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34B803E" w:rsidR="001607D0" w:rsidRPr="00BF3E93" w:rsidRDefault="00BF3E93" w:rsidP="006F17EE">
      <w:pPr>
        <w:pStyle w:val="Ttulo1"/>
        <w:ind w:left="720" w:hanging="720"/>
      </w:pPr>
      <w:bookmarkStart w:id="0" w:name="_Toc77350355"/>
      <w:r w:rsidRPr="00BF3E93">
        <w:t xml:space="preserve">Autoescalado horizontal en Kubernetes con Aprendizaje </w:t>
      </w:r>
      <w:r w:rsidR="001A1E4E">
        <w:t>por Refuerzo</w:t>
      </w:r>
      <w:bookmarkEnd w:id="0"/>
    </w:p>
    <w:p w14:paraId="00000002" w14:textId="32029767" w:rsidR="001607D0" w:rsidRDefault="001607D0" w:rsidP="006F17EE">
      <w:pPr>
        <w:spacing w:before="240"/>
        <w:ind w:left="720" w:hanging="720"/>
        <w:rPr>
          <w:rFonts w:ascii="Times New Roman" w:eastAsia="Times New Roman" w:hAnsi="Times New Roman" w:cs="Times New Roman"/>
          <w:sz w:val="24"/>
          <w:szCs w:val="24"/>
        </w:rPr>
      </w:pPr>
    </w:p>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8FF1C36" w14:textId="17002662" w:rsidR="00300BDB" w:rsidRDefault="00300BDB">
          <w:pPr>
            <w:pStyle w:val="TtuloTDC"/>
          </w:pPr>
          <w:r>
            <w:t>Contenido</w:t>
          </w:r>
        </w:p>
        <w:p w14:paraId="0965C2AD" w14:textId="03CC29F7" w:rsidR="00CD7194"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77350355" w:history="1">
            <w:r w:rsidR="00CD7194" w:rsidRPr="005C2134">
              <w:rPr>
                <w:rStyle w:val="Hipervnculo"/>
                <w:noProof/>
              </w:rPr>
              <w:t>Autoescalado horizontal en Kubernetes con Aprendizaje por Refuerzo</w:t>
            </w:r>
            <w:r w:rsidR="00CD7194">
              <w:rPr>
                <w:noProof/>
                <w:webHidden/>
              </w:rPr>
              <w:tab/>
            </w:r>
            <w:r w:rsidR="00CD7194">
              <w:rPr>
                <w:noProof/>
                <w:webHidden/>
              </w:rPr>
              <w:fldChar w:fldCharType="begin"/>
            </w:r>
            <w:r w:rsidR="00CD7194">
              <w:rPr>
                <w:noProof/>
                <w:webHidden/>
              </w:rPr>
              <w:instrText xml:space="preserve"> PAGEREF _Toc77350355 \h </w:instrText>
            </w:r>
            <w:r w:rsidR="00CD7194">
              <w:rPr>
                <w:noProof/>
                <w:webHidden/>
              </w:rPr>
            </w:r>
            <w:r w:rsidR="00CD7194">
              <w:rPr>
                <w:noProof/>
                <w:webHidden/>
              </w:rPr>
              <w:fldChar w:fldCharType="separate"/>
            </w:r>
            <w:r w:rsidR="00CD7194">
              <w:rPr>
                <w:noProof/>
                <w:webHidden/>
              </w:rPr>
              <w:t>1</w:t>
            </w:r>
            <w:r w:rsidR="00CD7194">
              <w:rPr>
                <w:noProof/>
                <w:webHidden/>
              </w:rPr>
              <w:fldChar w:fldCharType="end"/>
            </w:r>
          </w:hyperlink>
        </w:p>
        <w:p w14:paraId="1FEA1DEC" w14:textId="186CBEC9" w:rsidR="00CD7194" w:rsidRDefault="00CD7194">
          <w:pPr>
            <w:pStyle w:val="TDC1"/>
            <w:tabs>
              <w:tab w:val="right" w:leader="dot" w:pos="9350"/>
            </w:tabs>
            <w:rPr>
              <w:rFonts w:asciiTheme="minorHAnsi" w:eastAsiaTheme="minorEastAsia" w:hAnsiTheme="minorHAnsi" w:cstheme="minorBidi"/>
              <w:noProof/>
            </w:rPr>
          </w:pPr>
          <w:hyperlink w:anchor="_Toc77350356" w:history="1">
            <w:r w:rsidRPr="005C2134">
              <w:rPr>
                <w:rStyle w:val="Hipervnculo"/>
                <w:noProof/>
              </w:rPr>
              <w:t>Introducción</w:t>
            </w:r>
            <w:r>
              <w:rPr>
                <w:noProof/>
                <w:webHidden/>
              </w:rPr>
              <w:tab/>
            </w:r>
            <w:r>
              <w:rPr>
                <w:noProof/>
                <w:webHidden/>
              </w:rPr>
              <w:fldChar w:fldCharType="begin"/>
            </w:r>
            <w:r>
              <w:rPr>
                <w:noProof/>
                <w:webHidden/>
              </w:rPr>
              <w:instrText xml:space="preserve"> PAGEREF _Toc77350356 \h </w:instrText>
            </w:r>
            <w:r>
              <w:rPr>
                <w:noProof/>
                <w:webHidden/>
              </w:rPr>
            </w:r>
            <w:r>
              <w:rPr>
                <w:noProof/>
                <w:webHidden/>
              </w:rPr>
              <w:fldChar w:fldCharType="separate"/>
            </w:r>
            <w:r>
              <w:rPr>
                <w:noProof/>
                <w:webHidden/>
              </w:rPr>
              <w:t>2</w:t>
            </w:r>
            <w:r>
              <w:rPr>
                <w:noProof/>
                <w:webHidden/>
              </w:rPr>
              <w:fldChar w:fldCharType="end"/>
            </w:r>
          </w:hyperlink>
        </w:p>
        <w:p w14:paraId="738AAD9D" w14:textId="331671E6" w:rsidR="00CD7194" w:rsidRDefault="00CD7194">
          <w:pPr>
            <w:pStyle w:val="TDC2"/>
            <w:tabs>
              <w:tab w:val="right" w:leader="dot" w:pos="9350"/>
            </w:tabs>
            <w:rPr>
              <w:rFonts w:asciiTheme="minorHAnsi" w:eastAsiaTheme="minorEastAsia" w:hAnsiTheme="minorHAnsi" w:cstheme="minorBidi"/>
              <w:noProof/>
            </w:rPr>
          </w:pPr>
          <w:hyperlink w:anchor="_Toc77350357" w:history="1">
            <w:r w:rsidRPr="005C2134">
              <w:rPr>
                <w:rStyle w:val="Hipervnculo"/>
                <w:noProof/>
              </w:rPr>
              <w:t>Entorno de trabajo</w:t>
            </w:r>
            <w:r>
              <w:rPr>
                <w:noProof/>
                <w:webHidden/>
              </w:rPr>
              <w:tab/>
            </w:r>
            <w:r>
              <w:rPr>
                <w:noProof/>
                <w:webHidden/>
              </w:rPr>
              <w:fldChar w:fldCharType="begin"/>
            </w:r>
            <w:r>
              <w:rPr>
                <w:noProof/>
                <w:webHidden/>
              </w:rPr>
              <w:instrText xml:space="preserve"> PAGEREF _Toc77350357 \h </w:instrText>
            </w:r>
            <w:r>
              <w:rPr>
                <w:noProof/>
                <w:webHidden/>
              </w:rPr>
            </w:r>
            <w:r>
              <w:rPr>
                <w:noProof/>
                <w:webHidden/>
              </w:rPr>
              <w:fldChar w:fldCharType="separate"/>
            </w:r>
            <w:r>
              <w:rPr>
                <w:noProof/>
                <w:webHidden/>
              </w:rPr>
              <w:t>3</w:t>
            </w:r>
            <w:r>
              <w:rPr>
                <w:noProof/>
                <w:webHidden/>
              </w:rPr>
              <w:fldChar w:fldCharType="end"/>
            </w:r>
          </w:hyperlink>
        </w:p>
        <w:p w14:paraId="2A3359CC" w14:textId="480BAD81" w:rsidR="00CD7194" w:rsidRDefault="00CD7194">
          <w:pPr>
            <w:pStyle w:val="TDC3"/>
            <w:tabs>
              <w:tab w:val="right" w:leader="dot" w:pos="9350"/>
            </w:tabs>
            <w:rPr>
              <w:rFonts w:asciiTheme="minorHAnsi" w:eastAsiaTheme="minorEastAsia" w:hAnsiTheme="minorHAnsi" w:cstheme="minorBidi"/>
              <w:noProof/>
            </w:rPr>
          </w:pPr>
          <w:hyperlink w:anchor="_Toc77350358" w:history="1">
            <w:r w:rsidRPr="005C2134">
              <w:rPr>
                <w:rStyle w:val="Hipervnculo"/>
                <w:noProof/>
              </w:rPr>
              <w:t>¿Qué es Kubernetes?</w:t>
            </w:r>
            <w:r>
              <w:rPr>
                <w:noProof/>
                <w:webHidden/>
              </w:rPr>
              <w:tab/>
            </w:r>
            <w:r>
              <w:rPr>
                <w:noProof/>
                <w:webHidden/>
              </w:rPr>
              <w:fldChar w:fldCharType="begin"/>
            </w:r>
            <w:r>
              <w:rPr>
                <w:noProof/>
                <w:webHidden/>
              </w:rPr>
              <w:instrText xml:space="preserve"> PAGEREF _Toc77350358 \h </w:instrText>
            </w:r>
            <w:r>
              <w:rPr>
                <w:noProof/>
                <w:webHidden/>
              </w:rPr>
            </w:r>
            <w:r>
              <w:rPr>
                <w:noProof/>
                <w:webHidden/>
              </w:rPr>
              <w:fldChar w:fldCharType="separate"/>
            </w:r>
            <w:r>
              <w:rPr>
                <w:noProof/>
                <w:webHidden/>
              </w:rPr>
              <w:t>3</w:t>
            </w:r>
            <w:r>
              <w:rPr>
                <w:noProof/>
                <w:webHidden/>
              </w:rPr>
              <w:fldChar w:fldCharType="end"/>
            </w:r>
          </w:hyperlink>
        </w:p>
        <w:p w14:paraId="0F08A108" w14:textId="54D812DE" w:rsidR="00CD7194" w:rsidRDefault="00CD7194">
          <w:pPr>
            <w:pStyle w:val="TDC3"/>
            <w:tabs>
              <w:tab w:val="right" w:leader="dot" w:pos="9350"/>
            </w:tabs>
            <w:rPr>
              <w:rFonts w:asciiTheme="minorHAnsi" w:eastAsiaTheme="minorEastAsia" w:hAnsiTheme="minorHAnsi" w:cstheme="minorBidi"/>
              <w:noProof/>
            </w:rPr>
          </w:pPr>
          <w:hyperlink w:anchor="_Toc77350359" w:history="1">
            <w:r w:rsidRPr="005C2134">
              <w:rPr>
                <w:rStyle w:val="Hipervnculo"/>
                <w:noProof/>
              </w:rPr>
              <w:t>Pod</w:t>
            </w:r>
            <w:r>
              <w:rPr>
                <w:noProof/>
                <w:webHidden/>
              </w:rPr>
              <w:tab/>
            </w:r>
            <w:r>
              <w:rPr>
                <w:noProof/>
                <w:webHidden/>
              </w:rPr>
              <w:fldChar w:fldCharType="begin"/>
            </w:r>
            <w:r>
              <w:rPr>
                <w:noProof/>
                <w:webHidden/>
              </w:rPr>
              <w:instrText xml:space="preserve"> PAGEREF _Toc77350359 \h </w:instrText>
            </w:r>
            <w:r>
              <w:rPr>
                <w:noProof/>
                <w:webHidden/>
              </w:rPr>
            </w:r>
            <w:r>
              <w:rPr>
                <w:noProof/>
                <w:webHidden/>
              </w:rPr>
              <w:fldChar w:fldCharType="separate"/>
            </w:r>
            <w:r>
              <w:rPr>
                <w:noProof/>
                <w:webHidden/>
              </w:rPr>
              <w:t>4</w:t>
            </w:r>
            <w:r>
              <w:rPr>
                <w:noProof/>
                <w:webHidden/>
              </w:rPr>
              <w:fldChar w:fldCharType="end"/>
            </w:r>
          </w:hyperlink>
        </w:p>
        <w:p w14:paraId="5916730A" w14:textId="5AA39A40" w:rsidR="00CD7194" w:rsidRDefault="00CD7194">
          <w:pPr>
            <w:pStyle w:val="TDC3"/>
            <w:tabs>
              <w:tab w:val="right" w:leader="dot" w:pos="9350"/>
            </w:tabs>
            <w:rPr>
              <w:rFonts w:asciiTheme="minorHAnsi" w:eastAsiaTheme="minorEastAsia" w:hAnsiTheme="minorHAnsi" w:cstheme="minorBidi"/>
              <w:noProof/>
            </w:rPr>
          </w:pPr>
          <w:hyperlink w:anchor="_Toc77350360" w:history="1">
            <w:r w:rsidRPr="005C2134">
              <w:rPr>
                <w:rStyle w:val="Hipervnculo"/>
                <w:noProof/>
              </w:rPr>
              <w:t>Deployment</w:t>
            </w:r>
            <w:r>
              <w:rPr>
                <w:noProof/>
                <w:webHidden/>
              </w:rPr>
              <w:tab/>
            </w:r>
            <w:r>
              <w:rPr>
                <w:noProof/>
                <w:webHidden/>
              </w:rPr>
              <w:fldChar w:fldCharType="begin"/>
            </w:r>
            <w:r>
              <w:rPr>
                <w:noProof/>
                <w:webHidden/>
              </w:rPr>
              <w:instrText xml:space="preserve"> PAGEREF _Toc77350360 \h </w:instrText>
            </w:r>
            <w:r>
              <w:rPr>
                <w:noProof/>
                <w:webHidden/>
              </w:rPr>
            </w:r>
            <w:r>
              <w:rPr>
                <w:noProof/>
                <w:webHidden/>
              </w:rPr>
              <w:fldChar w:fldCharType="separate"/>
            </w:r>
            <w:r>
              <w:rPr>
                <w:noProof/>
                <w:webHidden/>
              </w:rPr>
              <w:t>4</w:t>
            </w:r>
            <w:r>
              <w:rPr>
                <w:noProof/>
                <w:webHidden/>
              </w:rPr>
              <w:fldChar w:fldCharType="end"/>
            </w:r>
          </w:hyperlink>
        </w:p>
        <w:p w14:paraId="4D483D3E" w14:textId="11BC07CD" w:rsidR="00CD7194" w:rsidRDefault="00CD7194">
          <w:pPr>
            <w:pStyle w:val="TDC3"/>
            <w:tabs>
              <w:tab w:val="right" w:leader="dot" w:pos="9350"/>
            </w:tabs>
            <w:rPr>
              <w:rFonts w:asciiTheme="minorHAnsi" w:eastAsiaTheme="minorEastAsia" w:hAnsiTheme="minorHAnsi" w:cstheme="minorBidi"/>
              <w:noProof/>
            </w:rPr>
          </w:pPr>
          <w:hyperlink w:anchor="_Toc77350361" w:history="1">
            <w:r w:rsidRPr="005C2134">
              <w:rPr>
                <w:rStyle w:val="Hipervnculo"/>
                <w:noProof/>
              </w:rPr>
              <w:t>Replica Set</w:t>
            </w:r>
            <w:r>
              <w:rPr>
                <w:noProof/>
                <w:webHidden/>
              </w:rPr>
              <w:tab/>
            </w:r>
            <w:r>
              <w:rPr>
                <w:noProof/>
                <w:webHidden/>
              </w:rPr>
              <w:fldChar w:fldCharType="begin"/>
            </w:r>
            <w:r>
              <w:rPr>
                <w:noProof/>
                <w:webHidden/>
              </w:rPr>
              <w:instrText xml:space="preserve"> PAGEREF _Toc77350361 \h </w:instrText>
            </w:r>
            <w:r>
              <w:rPr>
                <w:noProof/>
                <w:webHidden/>
              </w:rPr>
            </w:r>
            <w:r>
              <w:rPr>
                <w:noProof/>
                <w:webHidden/>
              </w:rPr>
              <w:fldChar w:fldCharType="separate"/>
            </w:r>
            <w:r>
              <w:rPr>
                <w:noProof/>
                <w:webHidden/>
              </w:rPr>
              <w:t>4</w:t>
            </w:r>
            <w:r>
              <w:rPr>
                <w:noProof/>
                <w:webHidden/>
              </w:rPr>
              <w:fldChar w:fldCharType="end"/>
            </w:r>
          </w:hyperlink>
        </w:p>
        <w:p w14:paraId="676261F7" w14:textId="0F05631F" w:rsidR="00CD7194" w:rsidRDefault="00CD7194">
          <w:pPr>
            <w:pStyle w:val="TDC3"/>
            <w:tabs>
              <w:tab w:val="right" w:leader="dot" w:pos="9350"/>
            </w:tabs>
            <w:rPr>
              <w:rFonts w:asciiTheme="minorHAnsi" w:eastAsiaTheme="minorEastAsia" w:hAnsiTheme="minorHAnsi" w:cstheme="minorBidi"/>
              <w:noProof/>
            </w:rPr>
          </w:pPr>
          <w:hyperlink w:anchor="_Toc77350362" w:history="1">
            <w:r w:rsidRPr="005C2134">
              <w:rPr>
                <w:rStyle w:val="Hipervnculo"/>
                <w:noProof/>
              </w:rPr>
              <w:t>Service</w:t>
            </w:r>
            <w:r>
              <w:rPr>
                <w:noProof/>
                <w:webHidden/>
              </w:rPr>
              <w:tab/>
            </w:r>
            <w:r>
              <w:rPr>
                <w:noProof/>
                <w:webHidden/>
              </w:rPr>
              <w:fldChar w:fldCharType="begin"/>
            </w:r>
            <w:r>
              <w:rPr>
                <w:noProof/>
                <w:webHidden/>
              </w:rPr>
              <w:instrText xml:space="preserve"> PAGEREF _Toc77350362 \h </w:instrText>
            </w:r>
            <w:r>
              <w:rPr>
                <w:noProof/>
                <w:webHidden/>
              </w:rPr>
            </w:r>
            <w:r>
              <w:rPr>
                <w:noProof/>
                <w:webHidden/>
              </w:rPr>
              <w:fldChar w:fldCharType="separate"/>
            </w:r>
            <w:r>
              <w:rPr>
                <w:noProof/>
                <w:webHidden/>
              </w:rPr>
              <w:t>5</w:t>
            </w:r>
            <w:r>
              <w:rPr>
                <w:noProof/>
                <w:webHidden/>
              </w:rPr>
              <w:fldChar w:fldCharType="end"/>
            </w:r>
          </w:hyperlink>
        </w:p>
        <w:p w14:paraId="445536E4" w14:textId="7CEF3171" w:rsidR="00CD7194" w:rsidRDefault="00CD7194">
          <w:pPr>
            <w:pStyle w:val="TDC3"/>
            <w:tabs>
              <w:tab w:val="right" w:leader="dot" w:pos="9350"/>
            </w:tabs>
            <w:rPr>
              <w:rFonts w:asciiTheme="minorHAnsi" w:eastAsiaTheme="minorEastAsia" w:hAnsiTheme="minorHAnsi" w:cstheme="minorBidi"/>
              <w:noProof/>
            </w:rPr>
          </w:pPr>
          <w:hyperlink w:anchor="_Toc77350363" w:history="1">
            <w:r w:rsidRPr="005C2134">
              <w:rPr>
                <w:rStyle w:val="Hipervnculo"/>
                <w:noProof/>
              </w:rPr>
              <w:t>Namespace</w:t>
            </w:r>
            <w:r>
              <w:rPr>
                <w:noProof/>
                <w:webHidden/>
              </w:rPr>
              <w:tab/>
            </w:r>
            <w:r>
              <w:rPr>
                <w:noProof/>
                <w:webHidden/>
              </w:rPr>
              <w:fldChar w:fldCharType="begin"/>
            </w:r>
            <w:r>
              <w:rPr>
                <w:noProof/>
                <w:webHidden/>
              </w:rPr>
              <w:instrText xml:space="preserve"> PAGEREF _Toc77350363 \h </w:instrText>
            </w:r>
            <w:r>
              <w:rPr>
                <w:noProof/>
                <w:webHidden/>
              </w:rPr>
            </w:r>
            <w:r>
              <w:rPr>
                <w:noProof/>
                <w:webHidden/>
              </w:rPr>
              <w:fldChar w:fldCharType="separate"/>
            </w:r>
            <w:r>
              <w:rPr>
                <w:noProof/>
                <w:webHidden/>
              </w:rPr>
              <w:t>5</w:t>
            </w:r>
            <w:r>
              <w:rPr>
                <w:noProof/>
                <w:webHidden/>
              </w:rPr>
              <w:fldChar w:fldCharType="end"/>
            </w:r>
          </w:hyperlink>
        </w:p>
        <w:p w14:paraId="1427B3D4" w14:textId="018877AA" w:rsidR="00CD7194" w:rsidRDefault="00CD7194">
          <w:pPr>
            <w:pStyle w:val="TDC3"/>
            <w:tabs>
              <w:tab w:val="right" w:leader="dot" w:pos="9350"/>
            </w:tabs>
            <w:rPr>
              <w:rFonts w:asciiTheme="minorHAnsi" w:eastAsiaTheme="minorEastAsia" w:hAnsiTheme="minorHAnsi" w:cstheme="minorBidi"/>
              <w:noProof/>
            </w:rPr>
          </w:pPr>
          <w:hyperlink w:anchor="_Toc77350364" w:history="1">
            <w:r w:rsidRPr="005C2134">
              <w:rPr>
                <w:rStyle w:val="Hipervnculo"/>
                <w:noProof/>
              </w:rPr>
              <w:t>Horizontal Pod Autoscaling</w:t>
            </w:r>
            <w:r>
              <w:rPr>
                <w:noProof/>
                <w:webHidden/>
              </w:rPr>
              <w:tab/>
            </w:r>
            <w:r>
              <w:rPr>
                <w:noProof/>
                <w:webHidden/>
              </w:rPr>
              <w:fldChar w:fldCharType="begin"/>
            </w:r>
            <w:r>
              <w:rPr>
                <w:noProof/>
                <w:webHidden/>
              </w:rPr>
              <w:instrText xml:space="preserve"> PAGEREF _Toc77350364 \h </w:instrText>
            </w:r>
            <w:r>
              <w:rPr>
                <w:noProof/>
                <w:webHidden/>
              </w:rPr>
            </w:r>
            <w:r>
              <w:rPr>
                <w:noProof/>
                <w:webHidden/>
              </w:rPr>
              <w:fldChar w:fldCharType="separate"/>
            </w:r>
            <w:r>
              <w:rPr>
                <w:noProof/>
                <w:webHidden/>
              </w:rPr>
              <w:t>5</w:t>
            </w:r>
            <w:r>
              <w:rPr>
                <w:noProof/>
                <w:webHidden/>
              </w:rPr>
              <w:fldChar w:fldCharType="end"/>
            </w:r>
          </w:hyperlink>
        </w:p>
        <w:p w14:paraId="522A8E2D" w14:textId="2C9B2F56" w:rsidR="00CD7194" w:rsidRDefault="00CD7194">
          <w:pPr>
            <w:pStyle w:val="TDC3"/>
            <w:tabs>
              <w:tab w:val="right" w:leader="dot" w:pos="9350"/>
            </w:tabs>
            <w:rPr>
              <w:rFonts w:asciiTheme="minorHAnsi" w:eastAsiaTheme="minorEastAsia" w:hAnsiTheme="minorHAnsi" w:cstheme="minorBidi"/>
              <w:noProof/>
            </w:rPr>
          </w:pPr>
          <w:hyperlink w:anchor="_Toc77350365" w:history="1">
            <w:r w:rsidRPr="005C2134">
              <w:rPr>
                <w:rStyle w:val="Hipervnculo"/>
                <w:noProof/>
              </w:rPr>
              <w:t>Monitorización</w:t>
            </w:r>
            <w:r>
              <w:rPr>
                <w:noProof/>
                <w:webHidden/>
              </w:rPr>
              <w:tab/>
            </w:r>
            <w:r>
              <w:rPr>
                <w:noProof/>
                <w:webHidden/>
              </w:rPr>
              <w:fldChar w:fldCharType="begin"/>
            </w:r>
            <w:r>
              <w:rPr>
                <w:noProof/>
                <w:webHidden/>
              </w:rPr>
              <w:instrText xml:space="preserve"> PAGEREF _Toc77350365 \h </w:instrText>
            </w:r>
            <w:r>
              <w:rPr>
                <w:noProof/>
                <w:webHidden/>
              </w:rPr>
            </w:r>
            <w:r>
              <w:rPr>
                <w:noProof/>
                <w:webHidden/>
              </w:rPr>
              <w:fldChar w:fldCharType="separate"/>
            </w:r>
            <w:r>
              <w:rPr>
                <w:noProof/>
                <w:webHidden/>
              </w:rPr>
              <w:t>6</w:t>
            </w:r>
            <w:r>
              <w:rPr>
                <w:noProof/>
                <w:webHidden/>
              </w:rPr>
              <w:fldChar w:fldCharType="end"/>
            </w:r>
          </w:hyperlink>
        </w:p>
        <w:p w14:paraId="459D3D19" w14:textId="32034D9F" w:rsidR="00CD7194" w:rsidRDefault="00CD7194">
          <w:pPr>
            <w:pStyle w:val="TDC3"/>
            <w:tabs>
              <w:tab w:val="right" w:leader="dot" w:pos="9350"/>
            </w:tabs>
            <w:rPr>
              <w:rFonts w:asciiTheme="minorHAnsi" w:eastAsiaTheme="minorEastAsia" w:hAnsiTheme="minorHAnsi" w:cstheme="minorBidi"/>
              <w:noProof/>
            </w:rPr>
          </w:pPr>
          <w:hyperlink w:anchor="_Toc77350366" w:history="1">
            <w:r w:rsidRPr="005C2134">
              <w:rPr>
                <w:rStyle w:val="Hipervnculo"/>
                <w:noProof/>
              </w:rPr>
              <w:t>Estado</w:t>
            </w:r>
            <w:r>
              <w:rPr>
                <w:noProof/>
                <w:webHidden/>
              </w:rPr>
              <w:tab/>
            </w:r>
            <w:r>
              <w:rPr>
                <w:noProof/>
                <w:webHidden/>
              </w:rPr>
              <w:fldChar w:fldCharType="begin"/>
            </w:r>
            <w:r>
              <w:rPr>
                <w:noProof/>
                <w:webHidden/>
              </w:rPr>
              <w:instrText xml:space="preserve"> PAGEREF _Toc77350366 \h </w:instrText>
            </w:r>
            <w:r>
              <w:rPr>
                <w:noProof/>
                <w:webHidden/>
              </w:rPr>
            </w:r>
            <w:r>
              <w:rPr>
                <w:noProof/>
                <w:webHidden/>
              </w:rPr>
              <w:fldChar w:fldCharType="separate"/>
            </w:r>
            <w:r>
              <w:rPr>
                <w:noProof/>
                <w:webHidden/>
              </w:rPr>
              <w:t>7</w:t>
            </w:r>
            <w:r>
              <w:rPr>
                <w:noProof/>
                <w:webHidden/>
              </w:rPr>
              <w:fldChar w:fldCharType="end"/>
            </w:r>
          </w:hyperlink>
        </w:p>
        <w:p w14:paraId="3C3DBF60" w14:textId="4490D6C2" w:rsidR="00CD7194" w:rsidRDefault="00CD7194">
          <w:pPr>
            <w:pStyle w:val="TDC3"/>
            <w:tabs>
              <w:tab w:val="right" w:leader="dot" w:pos="9350"/>
            </w:tabs>
            <w:rPr>
              <w:rFonts w:asciiTheme="minorHAnsi" w:eastAsiaTheme="minorEastAsia" w:hAnsiTheme="minorHAnsi" w:cstheme="minorBidi"/>
              <w:noProof/>
            </w:rPr>
          </w:pPr>
          <w:hyperlink w:anchor="_Toc77350367" w:history="1">
            <w:r w:rsidRPr="005C2134">
              <w:rPr>
                <w:rStyle w:val="Hipervnculo"/>
                <w:noProof/>
              </w:rPr>
              <w:t>Acción</w:t>
            </w:r>
            <w:r>
              <w:rPr>
                <w:noProof/>
                <w:webHidden/>
              </w:rPr>
              <w:tab/>
            </w:r>
            <w:r>
              <w:rPr>
                <w:noProof/>
                <w:webHidden/>
              </w:rPr>
              <w:fldChar w:fldCharType="begin"/>
            </w:r>
            <w:r>
              <w:rPr>
                <w:noProof/>
                <w:webHidden/>
              </w:rPr>
              <w:instrText xml:space="preserve"> PAGEREF _Toc77350367 \h </w:instrText>
            </w:r>
            <w:r>
              <w:rPr>
                <w:noProof/>
                <w:webHidden/>
              </w:rPr>
            </w:r>
            <w:r>
              <w:rPr>
                <w:noProof/>
                <w:webHidden/>
              </w:rPr>
              <w:fldChar w:fldCharType="separate"/>
            </w:r>
            <w:r>
              <w:rPr>
                <w:noProof/>
                <w:webHidden/>
              </w:rPr>
              <w:t>7</w:t>
            </w:r>
            <w:r>
              <w:rPr>
                <w:noProof/>
                <w:webHidden/>
              </w:rPr>
              <w:fldChar w:fldCharType="end"/>
            </w:r>
          </w:hyperlink>
        </w:p>
        <w:p w14:paraId="27E390CE" w14:textId="7955528D" w:rsidR="00CD7194" w:rsidRDefault="00CD7194">
          <w:pPr>
            <w:pStyle w:val="TDC2"/>
            <w:tabs>
              <w:tab w:val="right" w:leader="dot" w:pos="9350"/>
            </w:tabs>
            <w:rPr>
              <w:rFonts w:asciiTheme="minorHAnsi" w:eastAsiaTheme="minorEastAsia" w:hAnsiTheme="minorHAnsi" w:cstheme="minorBidi"/>
              <w:noProof/>
            </w:rPr>
          </w:pPr>
          <w:hyperlink w:anchor="_Toc77350368" w:history="1">
            <w:r w:rsidRPr="005C2134">
              <w:rPr>
                <w:rStyle w:val="Hipervnculo"/>
                <w:noProof/>
              </w:rPr>
              <w:t>¿Qué es el Aprendizaje por Refuerzo?</w:t>
            </w:r>
            <w:r>
              <w:rPr>
                <w:noProof/>
                <w:webHidden/>
              </w:rPr>
              <w:tab/>
            </w:r>
            <w:r>
              <w:rPr>
                <w:noProof/>
                <w:webHidden/>
              </w:rPr>
              <w:fldChar w:fldCharType="begin"/>
            </w:r>
            <w:r>
              <w:rPr>
                <w:noProof/>
                <w:webHidden/>
              </w:rPr>
              <w:instrText xml:space="preserve"> PAGEREF _Toc77350368 \h </w:instrText>
            </w:r>
            <w:r>
              <w:rPr>
                <w:noProof/>
                <w:webHidden/>
              </w:rPr>
            </w:r>
            <w:r>
              <w:rPr>
                <w:noProof/>
                <w:webHidden/>
              </w:rPr>
              <w:fldChar w:fldCharType="separate"/>
            </w:r>
            <w:r>
              <w:rPr>
                <w:noProof/>
                <w:webHidden/>
              </w:rPr>
              <w:t>8</w:t>
            </w:r>
            <w:r>
              <w:rPr>
                <w:noProof/>
                <w:webHidden/>
              </w:rPr>
              <w:fldChar w:fldCharType="end"/>
            </w:r>
          </w:hyperlink>
        </w:p>
        <w:p w14:paraId="6036FAE3" w14:textId="50B33BBA" w:rsidR="00CD7194" w:rsidRDefault="00CD7194">
          <w:pPr>
            <w:pStyle w:val="TDC3"/>
            <w:tabs>
              <w:tab w:val="right" w:leader="dot" w:pos="9350"/>
            </w:tabs>
            <w:rPr>
              <w:rFonts w:asciiTheme="minorHAnsi" w:eastAsiaTheme="minorEastAsia" w:hAnsiTheme="minorHAnsi" w:cstheme="minorBidi"/>
              <w:noProof/>
            </w:rPr>
          </w:pPr>
          <w:hyperlink w:anchor="_Toc77350369" w:history="1">
            <w:r w:rsidRPr="005C2134">
              <w:rPr>
                <w:rStyle w:val="Hipervnculo"/>
                <w:noProof/>
              </w:rPr>
              <w:t>Q-Learning</w:t>
            </w:r>
            <w:r>
              <w:rPr>
                <w:noProof/>
                <w:webHidden/>
              </w:rPr>
              <w:tab/>
            </w:r>
            <w:r>
              <w:rPr>
                <w:noProof/>
                <w:webHidden/>
              </w:rPr>
              <w:fldChar w:fldCharType="begin"/>
            </w:r>
            <w:r>
              <w:rPr>
                <w:noProof/>
                <w:webHidden/>
              </w:rPr>
              <w:instrText xml:space="preserve"> PAGEREF _Toc77350369 \h </w:instrText>
            </w:r>
            <w:r>
              <w:rPr>
                <w:noProof/>
                <w:webHidden/>
              </w:rPr>
            </w:r>
            <w:r>
              <w:rPr>
                <w:noProof/>
                <w:webHidden/>
              </w:rPr>
              <w:fldChar w:fldCharType="separate"/>
            </w:r>
            <w:r>
              <w:rPr>
                <w:noProof/>
                <w:webHidden/>
              </w:rPr>
              <w:t>9</w:t>
            </w:r>
            <w:r>
              <w:rPr>
                <w:noProof/>
                <w:webHidden/>
              </w:rPr>
              <w:fldChar w:fldCharType="end"/>
            </w:r>
          </w:hyperlink>
        </w:p>
        <w:p w14:paraId="3843BE51" w14:textId="545F4ED8" w:rsidR="00CD7194" w:rsidRDefault="00CD7194">
          <w:pPr>
            <w:pStyle w:val="TDC3"/>
            <w:tabs>
              <w:tab w:val="right" w:leader="dot" w:pos="9350"/>
            </w:tabs>
            <w:rPr>
              <w:rFonts w:asciiTheme="minorHAnsi" w:eastAsiaTheme="minorEastAsia" w:hAnsiTheme="minorHAnsi" w:cstheme="minorBidi"/>
              <w:noProof/>
            </w:rPr>
          </w:pPr>
          <w:hyperlink w:anchor="_Toc77350370" w:history="1">
            <w:r w:rsidRPr="005C2134">
              <w:rPr>
                <w:rStyle w:val="Hipervnculo"/>
                <w:noProof/>
              </w:rPr>
              <w:t>Deep Q Network (DQN)</w:t>
            </w:r>
            <w:r>
              <w:rPr>
                <w:noProof/>
                <w:webHidden/>
              </w:rPr>
              <w:tab/>
            </w:r>
            <w:r>
              <w:rPr>
                <w:noProof/>
                <w:webHidden/>
              </w:rPr>
              <w:fldChar w:fldCharType="begin"/>
            </w:r>
            <w:r>
              <w:rPr>
                <w:noProof/>
                <w:webHidden/>
              </w:rPr>
              <w:instrText xml:space="preserve"> PAGEREF _Toc77350370 \h </w:instrText>
            </w:r>
            <w:r>
              <w:rPr>
                <w:noProof/>
                <w:webHidden/>
              </w:rPr>
            </w:r>
            <w:r>
              <w:rPr>
                <w:noProof/>
                <w:webHidden/>
              </w:rPr>
              <w:fldChar w:fldCharType="separate"/>
            </w:r>
            <w:r>
              <w:rPr>
                <w:noProof/>
                <w:webHidden/>
              </w:rPr>
              <w:t>11</w:t>
            </w:r>
            <w:r>
              <w:rPr>
                <w:noProof/>
                <w:webHidden/>
              </w:rPr>
              <w:fldChar w:fldCharType="end"/>
            </w:r>
          </w:hyperlink>
        </w:p>
        <w:p w14:paraId="19E8F9D4" w14:textId="3B4B1596" w:rsidR="00CD7194" w:rsidRDefault="00CD7194">
          <w:pPr>
            <w:pStyle w:val="TDC3"/>
            <w:tabs>
              <w:tab w:val="right" w:leader="dot" w:pos="9350"/>
            </w:tabs>
            <w:rPr>
              <w:rFonts w:asciiTheme="minorHAnsi" w:eastAsiaTheme="minorEastAsia" w:hAnsiTheme="minorHAnsi" w:cstheme="minorBidi"/>
              <w:noProof/>
            </w:rPr>
          </w:pPr>
          <w:hyperlink w:anchor="_Toc77350371" w:history="1">
            <w:r w:rsidRPr="005C2134">
              <w:rPr>
                <w:rStyle w:val="Hipervnculo"/>
                <w:noProof/>
              </w:rPr>
              <w:t>Policy Gradient Methods</w:t>
            </w:r>
            <w:r>
              <w:rPr>
                <w:noProof/>
                <w:webHidden/>
              </w:rPr>
              <w:tab/>
            </w:r>
            <w:r>
              <w:rPr>
                <w:noProof/>
                <w:webHidden/>
              </w:rPr>
              <w:fldChar w:fldCharType="begin"/>
            </w:r>
            <w:r>
              <w:rPr>
                <w:noProof/>
                <w:webHidden/>
              </w:rPr>
              <w:instrText xml:space="preserve"> PAGEREF _Toc77350371 \h </w:instrText>
            </w:r>
            <w:r>
              <w:rPr>
                <w:noProof/>
                <w:webHidden/>
              </w:rPr>
            </w:r>
            <w:r>
              <w:rPr>
                <w:noProof/>
                <w:webHidden/>
              </w:rPr>
              <w:fldChar w:fldCharType="separate"/>
            </w:r>
            <w:r>
              <w:rPr>
                <w:noProof/>
                <w:webHidden/>
              </w:rPr>
              <w:t>12</w:t>
            </w:r>
            <w:r>
              <w:rPr>
                <w:noProof/>
                <w:webHidden/>
              </w:rPr>
              <w:fldChar w:fldCharType="end"/>
            </w:r>
          </w:hyperlink>
        </w:p>
        <w:p w14:paraId="19C4E9AC" w14:textId="62E3DFCA" w:rsidR="00CD7194" w:rsidRDefault="00CD7194">
          <w:pPr>
            <w:pStyle w:val="TDC3"/>
            <w:tabs>
              <w:tab w:val="right" w:leader="dot" w:pos="9350"/>
            </w:tabs>
            <w:rPr>
              <w:rFonts w:asciiTheme="minorHAnsi" w:eastAsiaTheme="minorEastAsia" w:hAnsiTheme="minorHAnsi" w:cstheme="minorBidi"/>
              <w:noProof/>
            </w:rPr>
          </w:pPr>
          <w:hyperlink w:anchor="_Toc77350372" w:history="1">
            <w:r w:rsidRPr="005C2134">
              <w:rPr>
                <w:rStyle w:val="Hipervnculo"/>
                <w:noProof/>
              </w:rPr>
              <w:t>Reinforce</w:t>
            </w:r>
            <w:r>
              <w:rPr>
                <w:noProof/>
                <w:webHidden/>
              </w:rPr>
              <w:tab/>
            </w:r>
            <w:r>
              <w:rPr>
                <w:noProof/>
                <w:webHidden/>
              </w:rPr>
              <w:fldChar w:fldCharType="begin"/>
            </w:r>
            <w:r>
              <w:rPr>
                <w:noProof/>
                <w:webHidden/>
              </w:rPr>
              <w:instrText xml:space="preserve"> PAGEREF _Toc77350372 \h </w:instrText>
            </w:r>
            <w:r>
              <w:rPr>
                <w:noProof/>
                <w:webHidden/>
              </w:rPr>
            </w:r>
            <w:r>
              <w:rPr>
                <w:noProof/>
                <w:webHidden/>
              </w:rPr>
              <w:fldChar w:fldCharType="separate"/>
            </w:r>
            <w:r>
              <w:rPr>
                <w:noProof/>
                <w:webHidden/>
              </w:rPr>
              <w:t>13</w:t>
            </w:r>
            <w:r>
              <w:rPr>
                <w:noProof/>
                <w:webHidden/>
              </w:rPr>
              <w:fldChar w:fldCharType="end"/>
            </w:r>
          </w:hyperlink>
        </w:p>
        <w:p w14:paraId="3245330B" w14:textId="21EA6411" w:rsidR="00CD7194" w:rsidRDefault="00CD7194">
          <w:pPr>
            <w:pStyle w:val="TDC2"/>
            <w:tabs>
              <w:tab w:val="right" w:leader="dot" w:pos="9350"/>
            </w:tabs>
            <w:rPr>
              <w:rFonts w:asciiTheme="minorHAnsi" w:eastAsiaTheme="minorEastAsia" w:hAnsiTheme="minorHAnsi" w:cstheme="minorBidi"/>
              <w:noProof/>
            </w:rPr>
          </w:pPr>
          <w:hyperlink w:anchor="_Toc77350373" w:history="1">
            <w:r w:rsidRPr="005C2134">
              <w:rPr>
                <w:rStyle w:val="Hipervnculo"/>
                <w:noProof/>
              </w:rPr>
              <w:t>Implementación</w:t>
            </w:r>
            <w:r>
              <w:rPr>
                <w:noProof/>
                <w:webHidden/>
              </w:rPr>
              <w:tab/>
            </w:r>
            <w:r>
              <w:rPr>
                <w:noProof/>
                <w:webHidden/>
              </w:rPr>
              <w:fldChar w:fldCharType="begin"/>
            </w:r>
            <w:r>
              <w:rPr>
                <w:noProof/>
                <w:webHidden/>
              </w:rPr>
              <w:instrText xml:space="preserve"> PAGEREF _Toc77350373 \h </w:instrText>
            </w:r>
            <w:r>
              <w:rPr>
                <w:noProof/>
                <w:webHidden/>
              </w:rPr>
            </w:r>
            <w:r>
              <w:rPr>
                <w:noProof/>
                <w:webHidden/>
              </w:rPr>
              <w:fldChar w:fldCharType="separate"/>
            </w:r>
            <w:r>
              <w:rPr>
                <w:noProof/>
                <w:webHidden/>
              </w:rPr>
              <w:t>15</w:t>
            </w:r>
            <w:r>
              <w:rPr>
                <w:noProof/>
                <w:webHidden/>
              </w:rPr>
              <w:fldChar w:fldCharType="end"/>
            </w:r>
          </w:hyperlink>
        </w:p>
        <w:p w14:paraId="23C3F262" w14:textId="43B808A2" w:rsidR="00CD7194" w:rsidRDefault="00CD7194">
          <w:pPr>
            <w:pStyle w:val="TDC2"/>
            <w:tabs>
              <w:tab w:val="right" w:leader="dot" w:pos="9350"/>
            </w:tabs>
            <w:rPr>
              <w:rFonts w:asciiTheme="minorHAnsi" w:eastAsiaTheme="minorEastAsia" w:hAnsiTheme="minorHAnsi" w:cstheme="minorBidi"/>
              <w:noProof/>
            </w:rPr>
          </w:pPr>
          <w:hyperlink w:anchor="_Toc77350374" w:history="1">
            <w:r w:rsidRPr="005C2134">
              <w:rPr>
                <w:rStyle w:val="Hipervnculo"/>
                <w:noProof/>
              </w:rPr>
              <w:t>Resultados</w:t>
            </w:r>
            <w:r>
              <w:rPr>
                <w:noProof/>
                <w:webHidden/>
              </w:rPr>
              <w:tab/>
            </w:r>
            <w:r>
              <w:rPr>
                <w:noProof/>
                <w:webHidden/>
              </w:rPr>
              <w:fldChar w:fldCharType="begin"/>
            </w:r>
            <w:r>
              <w:rPr>
                <w:noProof/>
                <w:webHidden/>
              </w:rPr>
              <w:instrText xml:space="preserve"> PAGEREF _Toc77350374 \h </w:instrText>
            </w:r>
            <w:r>
              <w:rPr>
                <w:noProof/>
                <w:webHidden/>
              </w:rPr>
            </w:r>
            <w:r>
              <w:rPr>
                <w:noProof/>
                <w:webHidden/>
              </w:rPr>
              <w:fldChar w:fldCharType="separate"/>
            </w:r>
            <w:r>
              <w:rPr>
                <w:noProof/>
                <w:webHidden/>
              </w:rPr>
              <w:t>16</w:t>
            </w:r>
            <w:r>
              <w:rPr>
                <w:noProof/>
                <w:webHidden/>
              </w:rPr>
              <w:fldChar w:fldCharType="end"/>
            </w:r>
          </w:hyperlink>
        </w:p>
        <w:p w14:paraId="2F3654B9" w14:textId="48CA5A72" w:rsidR="00CD7194" w:rsidRDefault="00CD7194">
          <w:pPr>
            <w:pStyle w:val="TDC2"/>
            <w:tabs>
              <w:tab w:val="right" w:leader="dot" w:pos="9350"/>
            </w:tabs>
            <w:rPr>
              <w:rFonts w:asciiTheme="minorHAnsi" w:eastAsiaTheme="minorEastAsia" w:hAnsiTheme="minorHAnsi" w:cstheme="minorBidi"/>
              <w:noProof/>
            </w:rPr>
          </w:pPr>
          <w:hyperlink w:anchor="_Toc77350375" w:history="1">
            <w:r w:rsidRPr="005C2134">
              <w:rPr>
                <w:rStyle w:val="Hipervnculo"/>
                <w:noProof/>
              </w:rPr>
              <w:t>Conclusiones</w:t>
            </w:r>
            <w:r>
              <w:rPr>
                <w:noProof/>
                <w:webHidden/>
              </w:rPr>
              <w:tab/>
            </w:r>
            <w:r>
              <w:rPr>
                <w:noProof/>
                <w:webHidden/>
              </w:rPr>
              <w:fldChar w:fldCharType="begin"/>
            </w:r>
            <w:r>
              <w:rPr>
                <w:noProof/>
                <w:webHidden/>
              </w:rPr>
              <w:instrText xml:space="preserve"> PAGEREF _Toc77350375 \h </w:instrText>
            </w:r>
            <w:r>
              <w:rPr>
                <w:noProof/>
                <w:webHidden/>
              </w:rPr>
            </w:r>
            <w:r>
              <w:rPr>
                <w:noProof/>
                <w:webHidden/>
              </w:rPr>
              <w:fldChar w:fldCharType="separate"/>
            </w:r>
            <w:r>
              <w:rPr>
                <w:noProof/>
                <w:webHidden/>
              </w:rPr>
              <w:t>17</w:t>
            </w:r>
            <w:r>
              <w:rPr>
                <w:noProof/>
                <w:webHidden/>
              </w:rPr>
              <w:fldChar w:fldCharType="end"/>
            </w:r>
          </w:hyperlink>
        </w:p>
        <w:p w14:paraId="525CFCBF" w14:textId="4BBEFC7F" w:rsidR="00CD7194" w:rsidRDefault="00CD7194">
          <w:pPr>
            <w:pStyle w:val="TDC2"/>
            <w:tabs>
              <w:tab w:val="right" w:leader="dot" w:pos="9350"/>
            </w:tabs>
            <w:rPr>
              <w:rFonts w:asciiTheme="minorHAnsi" w:eastAsiaTheme="minorEastAsia" w:hAnsiTheme="minorHAnsi" w:cstheme="minorBidi"/>
              <w:noProof/>
            </w:rPr>
          </w:pPr>
          <w:hyperlink w:anchor="_Toc77350376" w:history="1">
            <w:r w:rsidRPr="005C2134">
              <w:rPr>
                <w:rStyle w:val="Hipervnculo"/>
                <w:noProof/>
              </w:rPr>
              <w:t>Bibliografía</w:t>
            </w:r>
            <w:r>
              <w:rPr>
                <w:noProof/>
                <w:webHidden/>
              </w:rPr>
              <w:tab/>
            </w:r>
            <w:r>
              <w:rPr>
                <w:noProof/>
                <w:webHidden/>
              </w:rPr>
              <w:fldChar w:fldCharType="begin"/>
            </w:r>
            <w:r>
              <w:rPr>
                <w:noProof/>
                <w:webHidden/>
              </w:rPr>
              <w:instrText xml:space="preserve"> PAGEREF _Toc77350376 \h </w:instrText>
            </w:r>
            <w:r>
              <w:rPr>
                <w:noProof/>
                <w:webHidden/>
              </w:rPr>
            </w:r>
            <w:r>
              <w:rPr>
                <w:noProof/>
                <w:webHidden/>
              </w:rPr>
              <w:fldChar w:fldCharType="separate"/>
            </w:r>
            <w:r>
              <w:rPr>
                <w:noProof/>
                <w:webHidden/>
              </w:rPr>
              <w:t>18</w:t>
            </w:r>
            <w:r>
              <w:rPr>
                <w:noProof/>
                <w:webHidden/>
              </w:rPr>
              <w:fldChar w:fldCharType="end"/>
            </w:r>
          </w:hyperlink>
        </w:p>
        <w:p w14:paraId="5459066C" w14:textId="3185A548" w:rsidR="00CD7194" w:rsidRDefault="00CD7194">
          <w:pPr>
            <w:pStyle w:val="TDC3"/>
            <w:tabs>
              <w:tab w:val="right" w:leader="dot" w:pos="9350"/>
            </w:tabs>
            <w:rPr>
              <w:rFonts w:asciiTheme="minorHAnsi" w:eastAsiaTheme="minorEastAsia" w:hAnsiTheme="minorHAnsi" w:cstheme="minorBidi"/>
              <w:noProof/>
            </w:rPr>
          </w:pPr>
          <w:hyperlink w:anchor="_Toc77350377" w:history="1">
            <w:r w:rsidRPr="005C2134">
              <w:rPr>
                <w:rStyle w:val="Hipervnculo"/>
                <w:noProof/>
              </w:rPr>
              <w:t>Repositorio de Código</w:t>
            </w:r>
            <w:r>
              <w:rPr>
                <w:noProof/>
                <w:webHidden/>
              </w:rPr>
              <w:tab/>
            </w:r>
            <w:r>
              <w:rPr>
                <w:noProof/>
                <w:webHidden/>
              </w:rPr>
              <w:fldChar w:fldCharType="begin"/>
            </w:r>
            <w:r>
              <w:rPr>
                <w:noProof/>
                <w:webHidden/>
              </w:rPr>
              <w:instrText xml:space="preserve"> PAGEREF _Toc77350377 \h </w:instrText>
            </w:r>
            <w:r>
              <w:rPr>
                <w:noProof/>
                <w:webHidden/>
              </w:rPr>
            </w:r>
            <w:r>
              <w:rPr>
                <w:noProof/>
                <w:webHidden/>
              </w:rPr>
              <w:fldChar w:fldCharType="separate"/>
            </w:r>
            <w:r>
              <w:rPr>
                <w:noProof/>
                <w:webHidden/>
              </w:rPr>
              <w:t>18</w:t>
            </w:r>
            <w:r>
              <w:rPr>
                <w:noProof/>
                <w:webHidden/>
              </w:rPr>
              <w:fldChar w:fldCharType="end"/>
            </w:r>
          </w:hyperlink>
        </w:p>
        <w:p w14:paraId="765851AC" w14:textId="5CBDF604" w:rsidR="00CD7194" w:rsidRDefault="00CD7194">
          <w:pPr>
            <w:pStyle w:val="TDC2"/>
            <w:tabs>
              <w:tab w:val="right" w:leader="dot" w:pos="9350"/>
            </w:tabs>
            <w:rPr>
              <w:rFonts w:asciiTheme="minorHAnsi" w:eastAsiaTheme="minorEastAsia" w:hAnsiTheme="minorHAnsi" w:cstheme="minorBidi"/>
              <w:noProof/>
            </w:rPr>
          </w:pPr>
          <w:hyperlink w:anchor="_Toc77350378" w:history="1">
            <w:r w:rsidRPr="005C2134">
              <w:rPr>
                <w:rStyle w:val="Hipervnculo"/>
                <w:noProof/>
              </w:rPr>
              <w:t>Otros Recursos</w:t>
            </w:r>
            <w:r>
              <w:rPr>
                <w:noProof/>
                <w:webHidden/>
              </w:rPr>
              <w:tab/>
            </w:r>
            <w:r>
              <w:rPr>
                <w:noProof/>
                <w:webHidden/>
              </w:rPr>
              <w:fldChar w:fldCharType="begin"/>
            </w:r>
            <w:r>
              <w:rPr>
                <w:noProof/>
                <w:webHidden/>
              </w:rPr>
              <w:instrText xml:space="preserve"> PAGEREF _Toc77350378 \h </w:instrText>
            </w:r>
            <w:r>
              <w:rPr>
                <w:noProof/>
                <w:webHidden/>
              </w:rPr>
            </w:r>
            <w:r>
              <w:rPr>
                <w:noProof/>
                <w:webHidden/>
              </w:rPr>
              <w:fldChar w:fldCharType="separate"/>
            </w:r>
            <w:r>
              <w:rPr>
                <w:noProof/>
                <w:webHidden/>
              </w:rPr>
              <w:t>19</w:t>
            </w:r>
            <w:r>
              <w:rPr>
                <w:noProof/>
                <w:webHidden/>
              </w:rPr>
              <w:fldChar w:fldCharType="end"/>
            </w:r>
          </w:hyperlink>
        </w:p>
        <w:p w14:paraId="354217AA" w14:textId="741AE5F3" w:rsidR="00CD7194" w:rsidRDefault="00CD7194">
          <w:pPr>
            <w:pStyle w:val="TDC3"/>
            <w:tabs>
              <w:tab w:val="right" w:leader="dot" w:pos="9350"/>
            </w:tabs>
            <w:rPr>
              <w:rFonts w:asciiTheme="minorHAnsi" w:eastAsiaTheme="minorEastAsia" w:hAnsiTheme="minorHAnsi" w:cstheme="minorBidi"/>
              <w:noProof/>
            </w:rPr>
          </w:pPr>
          <w:hyperlink w:anchor="_Toc77350379" w:history="1">
            <w:r w:rsidRPr="005C2134">
              <w:rPr>
                <w:rStyle w:val="Hipervnculo"/>
                <w:noProof/>
              </w:rPr>
              <w:t>Cliente Python de Kubernetes</w:t>
            </w:r>
            <w:r>
              <w:rPr>
                <w:noProof/>
                <w:webHidden/>
              </w:rPr>
              <w:tab/>
            </w:r>
            <w:r>
              <w:rPr>
                <w:noProof/>
                <w:webHidden/>
              </w:rPr>
              <w:fldChar w:fldCharType="begin"/>
            </w:r>
            <w:r>
              <w:rPr>
                <w:noProof/>
                <w:webHidden/>
              </w:rPr>
              <w:instrText xml:space="preserve"> PAGEREF _Toc77350379 \h </w:instrText>
            </w:r>
            <w:r>
              <w:rPr>
                <w:noProof/>
                <w:webHidden/>
              </w:rPr>
            </w:r>
            <w:r>
              <w:rPr>
                <w:noProof/>
                <w:webHidden/>
              </w:rPr>
              <w:fldChar w:fldCharType="separate"/>
            </w:r>
            <w:r>
              <w:rPr>
                <w:noProof/>
                <w:webHidden/>
              </w:rPr>
              <w:t>19</w:t>
            </w:r>
            <w:r>
              <w:rPr>
                <w:noProof/>
                <w:webHidden/>
              </w:rPr>
              <w:fldChar w:fldCharType="end"/>
            </w:r>
          </w:hyperlink>
        </w:p>
        <w:p w14:paraId="4392A90D" w14:textId="5D01D4FF" w:rsidR="00CD7194" w:rsidRDefault="00CD7194">
          <w:pPr>
            <w:pStyle w:val="TDC3"/>
            <w:tabs>
              <w:tab w:val="right" w:leader="dot" w:pos="9350"/>
            </w:tabs>
            <w:rPr>
              <w:rFonts w:asciiTheme="minorHAnsi" w:eastAsiaTheme="minorEastAsia" w:hAnsiTheme="minorHAnsi" w:cstheme="minorBidi"/>
              <w:noProof/>
            </w:rPr>
          </w:pPr>
          <w:hyperlink w:anchor="_Toc77350380" w:history="1">
            <w:r w:rsidRPr="005C2134">
              <w:rPr>
                <w:rStyle w:val="Hipervnculo"/>
                <w:noProof/>
              </w:rPr>
              <w:t>Indice de Figuras</w:t>
            </w:r>
            <w:r>
              <w:rPr>
                <w:noProof/>
                <w:webHidden/>
              </w:rPr>
              <w:tab/>
            </w:r>
            <w:r>
              <w:rPr>
                <w:noProof/>
                <w:webHidden/>
              </w:rPr>
              <w:fldChar w:fldCharType="begin"/>
            </w:r>
            <w:r>
              <w:rPr>
                <w:noProof/>
                <w:webHidden/>
              </w:rPr>
              <w:instrText xml:space="preserve"> PAGEREF _Toc77350380 \h </w:instrText>
            </w:r>
            <w:r>
              <w:rPr>
                <w:noProof/>
                <w:webHidden/>
              </w:rPr>
            </w:r>
            <w:r>
              <w:rPr>
                <w:noProof/>
                <w:webHidden/>
              </w:rPr>
              <w:fldChar w:fldCharType="separate"/>
            </w:r>
            <w:r>
              <w:rPr>
                <w:noProof/>
                <w:webHidden/>
              </w:rPr>
              <w:t>19</w:t>
            </w:r>
            <w:r>
              <w:rPr>
                <w:noProof/>
                <w:webHidden/>
              </w:rPr>
              <w:fldChar w:fldCharType="end"/>
            </w:r>
          </w:hyperlink>
        </w:p>
        <w:p w14:paraId="3DE9F9DE" w14:textId="6C6C3ED2" w:rsidR="00300BDB" w:rsidRDefault="00300BDB">
          <w:r>
            <w:rPr>
              <w:b/>
              <w:bCs/>
            </w:rPr>
            <w:lastRenderedPageBreak/>
            <w:fldChar w:fldCharType="end"/>
          </w:r>
        </w:p>
      </w:sdtContent>
    </w:sdt>
    <w:p w14:paraId="00000003" w14:textId="7B28FF4F" w:rsidR="001607D0" w:rsidRPr="002D19CD" w:rsidRDefault="004E57B8" w:rsidP="002D19CD">
      <w:pPr>
        <w:pStyle w:val="Ttulo1"/>
        <w:rPr>
          <w:u w:val="single"/>
        </w:rPr>
      </w:pPr>
      <w:bookmarkStart w:id="1" w:name="_Toc77350356"/>
      <w:r w:rsidRPr="00785E0F">
        <w:t>Introducción</w:t>
      </w:r>
      <w:bookmarkEnd w:id="1"/>
    </w:p>
    <w:p w14:paraId="20E26792" w14:textId="3F870350"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s de los algoritmos existentes de Aprendizaje </w:t>
      </w:r>
      <w:r w:rsidR="001A1E4E">
        <w:rPr>
          <w:noProof/>
        </w:rPr>
        <w:t>por Refuerzo</w:t>
      </w:r>
      <w:r w:rsidRPr="00785E0F">
        <w:rPr>
          <w:noProof/>
        </w:rPr>
        <w:t xml:space="preserve"> al problema del auto-escalado horizontal para comprobar cómo se comportan. </w:t>
      </w:r>
    </w:p>
    <w:p w14:paraId="35B83552" w14:textId="07046FF7" w:rsidR="00717005" w:rsidRDefault="00785E0F" w:rsidP="00785E0F">
      <w:pPr>
        <w:spacing w:before="240"/>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717005">
        <w:rPr>
          <w:noProof/>
          <w:u w:val="single"/>
        </w:rPr>
        <w:t>solución</w:t>
      </w:r>
      <w:r>
        <w:rPr>
          <w:noProof/>
        </w:rPr>
        <w:t xml:space="preserve"> que aplique diferentes algoritmos de aprendizaje </w:t>
      </w:r>
      <w:r w:rsidR="001A1E4E">
        <w:rPr>
          <w:noProof/>
        </w:rPr>
        <w:t>por refuerzo</w:t>
      </w:r>
      <w:r>
        <w:rPr>
          <w:noProof/>
        </w:rPr>
        <w:t>.</w:t>
      </w:r>
      <w:r w:rsidR="004E57B8">
        <w:t xml:space="preserve"> </w:t>
      </w:r>
    </w:p>
    <w:p w14:paraId="00000006" w14:textId="71506ED1" w:rsidR="001607D0" w:rsidRPr="00717005" w:rsidRDefault="00717005" w:rsidP="00785E0F">
      <w:pPr>
        <w:spacing w:before="240"/>
        <w:rPr>
          <w:u w:val="single"/>
        </w:rPr>
      </w:pPr>
      <w:r>
        <w:t>El objetivo es, por tanto, evaluar si alguno de estos algoritmos puede aportar alguna ventaja significativa, y en qué condiciones sobre el mencionado sistema propio de autoescalado horizontal de Kubernetes.</w:t>
      </w:r>
    </w:p>
    <w:p w14:paraId="50C268F5" w14:textId="0C158F38" w:rsidR="00C10D41" w:rsidRDefault="00C10D41" w:rsidP="00F627D5">
      <w:pPr>
        <w:spacing w:before="240" w:after="240"/>
      </w:pPr>
    </w:p>
    <w:p w14:paraId="00000008" w14:textId="57D76DD8" w:rsidR="001607D0" w:rsidRDefault="003A4662" w:rsidP="003A4662">
      <w:pPr>
        <w:pStyle w:val="Ttulo2"/>
      </w:pPr>
      <w:bookmarkStart w:id="2" w:name="_Toc77350357"/>
      <w:r>
        <w:lastRenderedPageBreak/>
        <w:t>Entorno de trabajo</w:t>
      </w:r>
      <w:bookmarkEnd w:id="2"/>
    </w:p>
    <w:p w14:paraId="198F960A" w14:textId="347BACEA" w:rsidR="0056248B" w:rsidRPr="00F627D5" w:rsidRDefault="0056248B" w:rsidP="0056248B"/>
    <w:p w14:paraId="07A55817" w14:textId="00A316BB"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6D240F5D" w14:textId="77777777" w:rsidR="0056248B" w:rsidRPr="00E63544" w:rsidRDefault="0056248B" w:rsidP="0056248B">
      <w:pPr>
        <w:rPr>
          <w:u w:val="single"/>
        </w:rPr>
      </w:pPr>
    </w:p>
    <w:p w14:paraId="271BBD28" w14:textId="17D11556" w:rsidR="00B76BE2" w:rsidRDefault="0056248B" w:rsidP="00B76BE2">
      <w:pPr>
        <w:pStyle w:val="Ttulo3"/>
      </w:pPr>
      <w:bookmarkStart w:id="3" w:name="_Toc77350358"/>
      <w:r>
        <w:t xml:space="preserve">¿Qué es </w:t>
      </w:r>
      <w:r w:rsidR="00B76BE2">
        <w:t>Kubernetes</w:t>
      </w:r>
      <w:r>
        <w:t>?</w:t>
      </w:r>
      <w:bookmarkEnd w:id="3"/>
    </w:p>
    <w:p w14:paraId="3628882D" w14:textId="4BFD073B" w:rsidR="007F0D03" w:rsidRDefault="007F0D03" w:rsidP="0056248B"/>
    <w:p w14:paraId="450B36F4" w14:textId="13E6011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29E83D39" w14:textId="4D816C5A" w:rsidR="00A164EC" w:rsidRDefault="00A164EC" w:rsidP="0056248B"/>
    <w:p w14:paraId="79269ED2" w14:textId="77777777" w:rsidR="00A164EC" w:rsidRDefault="00A164EC" w:rsidP="0056248B"/>
    <w:p w14:paraId="749856F8" w14:textId="77777777" w:rsidR="00E04C03" w:rsidRDefault="000E44CF" w:rsidP="00E04C03">
      <w:pPr>
        <w:keepNext/>
        <w:jc w:val="center"/>
      </w:pPr>
      <w:r>
        <w:rPr>
          <w:noProof/>
        </w:rPr>
        <w:drawing>
          <wp:inline distT="0" distB="0" distL="0" distR="0" wp14:anchorId="311C9178" wp14:editId="5941B57F">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F204D95" w14:textId="6382C8F0" w:rsidR="00216E35" w:rsidRPr="00E04C03" w:rsidRDefault="00E04C03" w:rsidP="00E04C03">
      <w:pPr>
        <w:pStyle w:val="Descripcin"/>
        <w:jc w:val="center"/>
      </w:pPr>
      <w:bookmarkStart w:id="4" w:name="_Toc77350137"/>
      <w:r>
        <w:t xml:space="preserve">Ilustración </w:t>
      </w:r>
      <w:r>
        <w:fldChar w:fldCharType="begin"/>
      </w:r>
      <w:r>
        <w:instrText xml:space="preserve"> SEQ Ilustración \* ARABIC </w:instrText>
      </w:r>
      <w:r>
        <w:fldChar w:fldCharType="separate"/>
      </w:r>
      <w:r w:rsidR="003B0B83">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4"/>
    </w:p>
    <w:p w14:paraId="14FE083A" w14:textId="582A84B2" w:rsidR="0056248B" w:rsidRDefault="0056248B" w:rsidP="0056248B"/>
    <w:p w14:paraId="72317DB9" w14:textId="6FB112F9" w:rsidR="00F26895" w:rsidRDefault="00F26895" w:rsidP="0056248B"/>
    <w:p w14:paraId="7731C288" w14:textId="0B8B8335" w:rsidR="00F26895" w:rsidRDefault="00216E35" w:rsidP="0056248B">
      <w:r>
        <w:t>Un esquema que muestra con algo más de detalle la arquitectura de kubernetes sería el siguiente:</w:t>
      </w:r>
    </w:p>
    <w:p w14:paraId="76F0AFB7" w14:textId="478BEAD2" w:rsidR="00F26895" w:rsidRDefault="00F26895" w:rsidP="0056248B"/>
    <w:p w14:paraId="239F2373" w14:textId="2B1FC619" w:rsidR="00F26895" w:rsidRDefault="00F26895" w:rsidP="0056248B"/>
    <w:p w14:paraId="7CFF8651" w14:textId="77777777" w:rsidR="00F26895" w:rsidRDefault="00F26895" w:rsidP="0056248B"/>
    <w:p w14:paraId="5D943C3C" w14:textId="77777777" w:rsidR="00E04C03" w:rsidRDefault="00F26895" w:rsidP="00E04C03">
      <w:pPr>
        <w:keepNext/>
      </w:pPr>
      <w:r>
        <w:rPr>
          <w:noProof/>
        </w:rPr>
        <w:drawing>
          <wp:inline distT="0" distB="0" distL="0" distR="0" wp14:anchorId="733A641B" wp14:editId="2645A07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08DDFFA3" w14:textId="482CED20" w:rsidR="001F3A4A" w:rsidRDefault="00E04C03" w:rsidP="00E04C03">
      <w:pPr>
        <w:pStyle w:val="Descripcin"/>
        <w:jc w:val="center"/>
      </w:pPr>
      <w:bookmarkStart w:id="5" w:name="_Toc77350138"/>
      <w:r>
        <w:t xml:space="preserve">Ilustración </w:t>
      </w:r>
      <w:r>
        <w:fldChar w:fldCharType="begin"/>
      </w:r>
      <w:r>
        <w:instrText xml:space="preserve"> SEQ Ilustración \* ARABIC </w:instrText>
      </w:r>
      <w:r>
        <w:fldChar w:fldCharType="separate"/>
      </w:r>
      <w:r w:rsidR="003B0B83">
        <w:rPr>
          <w:noProof/>
        </w:rPr>
        <w:t>2</w:t>
      </w:r>
      <w:r>
        <w:fldChar w:fldCharType="end"/>
      </w:r>
      <w:r>
        <w:t>: Arquitectura de Kubernetes</w:t>
      </w:r>
      <w:r w:rsidR="00216E35">
        <w:t xml:space="preserve"> </w:t>
      </w:r>
      <w:r w:rsidR="00216E35">
        <w:rPr>
          <w:rStyle w:val="Refdenotaalpie"/>
        </w:rPr>
        <w:footnoteReference w:id="4"/>
      </w:r>
      <w:bookmarkEnd w:id="5"/>
    </w:p>
    <w:p w14:paraId="3DF48DC3" w14:textId="2EFF1F93" w:rsidR="00A41945" w:rsidRDefault="00A41945" w:rsidP="00A41945">
      <w:pPr>
        <w:pStyle w:val="Ttulo3"/>
      </w:pPr>
      <w:bookmarkStart w:id="6" w:name="_Toc77350359"/>
      <w:r>
        <w:t>Pod</w:t>
      </w:r>
      <w:bookmarkEnd w:id="6"/>
    </w:p>
    <w:p w14:paraId="74E307BB" w14:textId="44AC7BC8" w:rsidR="00E06D8E" w:rsidRDefault="00E06D8E" w:rsidP="00E06D8E">
      <w:pPr>
        <w:rPr>
          <w:rFonts w:ascii="metropolislight" w:hAnsi="metropolislight"/>
          <w:color w:val="565656"/>
        </w:rPr>
      </w:pPr>
    </w:p>
    <w:p w14:paraId="28158265" w14:textId="477B5243" w:rsidR="00E06D8E" w:rsidRPr="00E06D8E" w:rsidRDefault="00E06D8E" w:rsidP="00E06D8E">
      <w:r>
        <w:t>Un Pod representa en Kubernetes una unidad de ejecución de un proceso. Puede contener uno o más contenedores en los que, a su vez, se ejecuta, por regla general, una única aplicación.</w:t>
      </w:r>
    </w:p>
    <w:p w14:paraId="75281999" w14:textId="610FB119" w:rsidR="00A41945" w:rsidRDefault="00A41945" w:rsidP="00A41945"/>
    <w:p w14:paraId="320A0757" w14:textId="63ABE96F" w:rsidR="00E06D8E" w:rsidRDefault="00ED38A1" w:rsidP="00A41945">
      <w:r>
        <w:t xml:space="preserve">Los pods tienen una vida efímera y, en el caso de que presenten fallos, el sistema puede eliminarlos y crear otros nuevos que los sustituyan. De esa forma se mantiene el servicio en alta disponibulidad. </w:t>
      </w:r>
    </w:p>
    <w:p w14:paraId="078DCAD8" w14:textId="10A0DBD0" w:rsidR="00A41945" w:rsidRPr="00A41945" w:rsidRDefault="00A41945" w:rsidP="00A41945">
      <w:pPr>
        <w:pStyle w:val="Ttulo3"/>
      </w:pPr>
      <w:bookmarkStart w:id="7" w:name="_Toc77350360"/>
      <w:r w:rsidRPr="00A41945">
        <w:t>Deployment</w:t>
      </w:r>
      <w:bookmarkEnd w:id="7"/>
    </w:p>
    <w:p w14:paraId="061D7D1A" w14:textId="7F989B0D" w:rsidR="00A41945" w:rsidRDefault="00A41945" w:rsidP="00A41945"/>
    <w:p w14:paraId="1C814B12" w14:textId="2D17476D" w:rsidR="00D70C2C" w:rsidRDefault="00D70C2C" w:rsidP="00A41945">
      <w:r>
        <w:t>El Deployment es un objeto de Kubernetes que permite declarar el estado y las características deseadas para el despliegue de una determinada aplicación. En él se especifíca información cómo pueda ser, por ejemplo, la imagen del contenedor con la aplicación a desplegar, el número de Pods que queremos se levanten, los selectores o etiquetas con los que lo identificaremos, puertos etc.</w:t>
      </w:r>
    </w:p>
    <w:p w14:paraId="711BF5F0" w14:textId="7309F27C" w:rsidR="008D72F1" w:rsidRPr="008D72F1" w:rsidRDefault="008D72F1" w:rsidP="00A41945">
      <w:pPr>
        <w:rPr>
          <w:u w:val="single"/>
        </w:rPr>
      </w:pPr>
    </w:p>
    <w:p w14:paraId="5FA86B8B" w14:textId="60D934BF" w:rsidR="008D72F1" w:rsidRDefault="008D72F1" w:rsidP="008D72F1">
      <w:pPr>
        <w:pStyle w:val="Ttulo3"/>
      </w:pPr>
      <w:bookmarkStart w:id="8" w:name="_Toc77350361"/>
      <w:r>
        <w:t>Replica Set</w:t>
      </w:r>
      <w:bookmarkEnd w:id="8"/>
    </w:p>
    <w:p w14:paraId="07C97F9F" w14:textId="1F5ED0FF"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3847CE3" w14:textId="5CB7D76C" w:rsidR="00DB50FF" w:rsidRDefault="00DB50FF" w:rsidP="008D72F1"/>
    <w:p w14:paraId="4BD3935D" w14:textId="082AF51C" w:rsidR="008D72F1" w:rsidRPr="00A41945" w:rsidRDefault="008D72F1" w:rsidP="008D72F1">
      <w:pPr>
        <w:pStyle w:val="Ttulo3"/>
      </w:pPr>
      <w:bookmarkStart w:id="9" w:name="_Toc77350362"/>
      <w:r>
        <w:lastRenderedPageBreak/>
        <w:t>Service</w:t>
      </w:r>
      <w:bookmarkEnd w:id="9"/>
    </w:p>
    <w:p w14:paraId="7DC00D85" w14:textId="154D32E4"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2E8E8B49" w14:textId="0C2BF965" w:rsidR="00A41945" w:rsidRDefault="00A41945" w:rsidP="0056248B">
      <w:pPr>
        <w:rPr>
          <w:u w:val="single"/>
        </w:rPr>
      </w:pPr>
    </w:p>
    <w:p w14:paraId="0E0B4ACC" w14:textId="7A948BF3" w:rsidR="00DB50FF" w:rsidRDefault="00DB50FF" w:rsidP="00DB50FF">
      <w:pPr>
        <w:pStyle w:val="Ttulo3"/>
      </w:pPr>
      <w:bookmarkStart w:id="10" w:name="_Toc77350363"/>
      <w:r>
        <w:t>Namespace</w:t>
      </w:r>
      <w:bookmarkEnd w:id="10"/>
    </w:p>
    <w:p w14:paraId="2FC9D254" w14:textId="6C96AD77" w:rsidR="00DB50FF" w:rsidRDefault="00DB50FF" w:rsidP="00DB50FF"/>
    <w:p w14:paraId="6B899CF9" w14:textId="4F2CFD26" w:rsidR="00DB50FF" w:rsidRPr="00DB50FF" w:rsidRDefault="00DB50FF" w:rsidP="00DB50FF">
      <w:r>
        <w:t>Los namespaces permiten establecer clusters virtuales dentro de un cluster físico para aislar unos recursos de otros, por ejemplo para separar entornos de Desarrollo, Test y Producción, o aplicaciones de distintos equipos de trabajo. En nuestro caso crearemos un Namespace para desplegar en él los contenedores con los que vamos a establecer nuestra comparativa.</w:t>
      </w:r>
    </w:p>
    <w:p w14:paraId="609E3E37" w14:textId="6966C309" w:rsidR="009F37EA" w:rsidRDefault="009F37EA" w:rsidP="007F0D03">
      <w:pPr>
        <w:pStyle w:val="Ttulo3"/>
      </w:pPr>
      <w:bookmarkStart w:id="11" w:name="_Toc77350364"/>
      <w:r>
        <w:t>Horizontal Pod Autoscaling</w:t>
      </w:r>
      <w:bookmarkEnd w:id="11"/>
    </w:p>
    <w:p w14:paraId="503ADFD5" w14:textId="77777777" w:rsidR="00A41945" w:rsidRPr="007E4D18" w:rsidRDefault="00A41945" w:rsidP="0056248B">
      <w:pPr>
        <w:rPr>
          <w:u w:val="single"/>
        </w:rPr>
      </w:pPr>
    </w:p>
    <w:p w14:paraId="097D2257" w14:textId="0B47BAD2" w:rsidR="009F37EA" w:rsidRDefault="00A41945" w:rsidP="0056248B">
      <w:r>
        <w:t>Kubernetes tiene su propio sistema para aumentar o disminuir el número de pods de un deployment de acuerdo al número de peticiones que recibe o a la carga de trabajo a la que está sometido. Lo hace mediante un tipo de recurso denominado HPA (Horizontal Pod Autoscaler) que consulta el API (Application Program Interface) del servidor de Métricas (que es necesario activar en el cluster) para decidir, en función de las reglas que se le proporcionen, si es necesario incrementar o disminuir el número de pods.</w:t>
      </w:r>
    </w:p>
    <w:p w14:paraId="659D550F" w14:textId="77777777" w:rsidR="00A41945" w:rsidRDefault="00A41945" w:rsidP="0056248B"/>
    <w:p w14:paraId="56758FC8" w14:textId="11C2DE78" w:rsidR="00A41945" w:rsidRDefault="00A41945" w:rsidP="009F37EA">
      <w:r>
        <w:t>Para nuestra comparación utilizaremos cómo referencia el ejemplo descrito en la web de documentación de Kubernetes</w:t>
      </w:r>
      <w:r w:rsidR="000F5339">
        <w:t xml:space="preserve"> </w:t>
      </w:r>
      <w:r w:rsidR="000F5339">
        <w:rPr>
          <w:rStyle w:val="Refdenotaalpie"/>
        </w:rPr>
        <w:footnoteReference w:id="5"/>
      </w:r>
      <w:r>
        <w:t>.</w:t>
      </w:r>
    </w:p>
    <w:p w14:paraId="3939A3A3" w14:textId="73477D9A" w:rsidR="00A41945" w:rsidRDefault="00A41945" w:rsidP="009F37EA">
      <w:pPr>
        <w:rPr>
          <w:rFonts w:ascii="Segoe UI" w:hAnsi="Segoe UI" w:cs="Segoe UI"/>
          <w:shd w:val="clear" w:color="auto" w:fill="FFFFFF"/>
        </w:rPr>
      </w:pPr>
    </w:p>
    <w:p w14:paraId="18AA7189" w14:textId="0BF88090" w:rsidR="00A41945" w:rsidRPr="006F17EE" w:rsidRDefault="00A41945" w:rsidP="009F37EA">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p>
    <w:p w14:paraId="56BB9576" w14:textId="49FFE3C9" w:rsidR="001F3A4A" w:rsidRDefault="001F3A4A" w:rsidP="009F37EA"/>
    <w:p w14:paraId="2AF253CF" w14:textId="6A302504" w:rsidR="006A36B4" w:rsidRDefault="006F17EE" w:rsidP="009F37EA">
      <w:r>
        <w:t>Crearemos el deployment de Kubernetes mediante el fichero yaml en el que declaramos todos los recursos que vamos a utilizar. Previamente tendremos que haber habilitado el plugin con el servidor de métricas, para que el componente HPA pueda funcionar.</w:t>
      </w:r>
      <w:r w:rsidR="00DB50FF">
        <w:t xml:space="preserve"> El deployment se denominará “php-apache” y los nombres de los pods comenzarán también con la misma cadena de caracteres. </w:t>
      </w:r>
      <w:r w:rsidR="001F00AC">
        <w:t>También será el nombre de nuestro Namespace.</w:t>
      </w:r>
    </w:p>
    <w:p w14:paraId="0A93466F" w14:textId="4F01C6B9" w:rsidR="006F17EE" w:rsidRDefault="006F17EE" w:rsidP="009F37EA"/>
    <w:p w14:paraId="1231879B" w14:textId="45676F0E" w:rsidR="006F17EE" w:rsidRDefault="006F17EE" w:rsidP="009F37EA">
      <w:r>
        <w:t>El HPA podemos crearlo también ejecutando el siguiente comando en un terminal:</w:t>
      </w:r>
    </w:p>
    <w:p w14:paraId="2C1C3E6F" w14:textId="5293F3B4" w:rsidR="006F17EE" w:rsidRDefault="006F17EE" w:rsidP="009F37EA"/>
    <w:bookmarkStart w:id="12" w:name="_MON_1687620506"/>
    <w:bookmarkEnd w:id="12"/>
    <w:p w14:paraId="4BC5F77F" w14:textId="167F0325" w:rsidR="007E4D18" w:rsidRPr="00B01591" w:rsidRDefault="007E4D18" w:rsidP="006F17EE">
      <w:r>
        <w:object w:dxaOrig="8504" w:dyaOrig="706" w14:anchorId="17DFCE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35.1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25" DrawAspect="Content" ObjectID="_1687963281" r:id="rId10"/>
        </w:object>
      </w:r>
    </w:p>
    <w:p w14:paraId="62CE35D1" w14:textId="77777777" w:rsidR="006F17EE" w:rsidRDefault="006F17EE" w:rsidP="009F37EA"/>
    <w:p w14:paraId="2715B7AC" w14:textId="50943406" w:rsidR="00B01591" w:rsidRDefault="00B01591" w:rsidP="009F37EA"/>
    <w:p w14:paraId="609CAF8E" w14:textId="08B9409A" w:rsidR="006F17EE" w:rsidRPr="006F17EE" w:rsidRDefault="006F17EE" w:rsidP="009F37EA">
      <w:r>
        <w:t>Cuando queramos aumentar el porcentaje de CPU utilizado, lo haremos ejecutando el siguiente comando</w:t>
      </w:r>
      <w:r w:rsidR="007E4D18">
        <w:t>:</w:t>
      </w:r>
    </w:p>
    <w:p w14:paraId="6FA82EC5" w14:textId="2217266B" w:rsidR="00B01591" w:rsidRDefault="00B01591" w:rsidP="009F37EA"/>
    <w:bookmarkStart w:id="13" w:name="_MON_1687620588"/>
    <w:bookmarkEnd w:id="13"/>
    <w:p w14:paraId="53E6130B" w14:textId="5A3B604B" w:rsidR="007E4D18" w:rsidRDefault="007E4D18" w:rsidP="006F17EE">
      <w:r>
        <w:object w:dxaOrig="8504" w:dyaOrig="740" w14:anchorId="0E79725D">
          <v:shape id="_x0000_i1026" type="#_x0000_t75" style="width:425.1pt;height:36.8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Word.OpenDocumentText.12" ShapeID="_x0000_i1026" DrawAspect="Content" ObjectID="_1687963282" r:id="rId12"/>
        </w:object>
      </w:r>
    </w:p>
    <w:p w14:paraId="6D298B3E" w14:textId="75CBE324" w:rsidR="00B01591" w:rsidRDefault="00B01591" w:rsidP="009F37EA"/>
    <w:p w14:paraId="29D5CEF2" w14:textId="118C4621" w:rsidR="007F411B" w:rsidRDefault="007F411B" w:rsidP="009F37EA">
      <w:r>
        <w:t>Con el mismo crearemos un nuevo Pod en el que se ejecutará continuamente un bucle de llamadas al servidor Apache.</w:t>
      </w:r>
    </w:p>
    <w:p w14:paraId="0CF884E4" w14:textId="4E670CCD" w:rsidR="007E4D18" w:rsidRDefault="007E4D18" w:rsidP="009F37EA"/>
    <w:p w14:paraId="5ED4696B" w14:textId="15DD23F6" w:rsidR="00E63544" w:rsidRDefault="00E63544" w:rsidP="009F37EA"/>
    <w:p w14:paraId="5FB95208" w14:textId="5A82DAC2" w:rsidR="00E63544" w:rsidRDefault="00E63544" w:rsidP="00E63544">
      <w:pPr>
        <w:pStyle w:val="Ttulo3"/>
      </w:pPr>
      <w:bookmarkStart w:id="14" w:name="_Toc77350365"/>
      <w:r>
        <w:t>Monitorización</w:t>
      </w:r>
      <w:bookmarkEnd w:id="14"/>
    </w:p>
    <w:p w14:paraId="690F2475" w14:textId="04F6907F" w:rsidR="00E63544" w:rsidRDefault="00E63544" w:rsidP="00E63544"/>
    <w:p w14:paraId="02121283" w14:textId="46757586" w:rsidR="00E63544" w:rsidRDefault="00E63544" w:rsidP="00E63544">
      <w:r>
        <w:t>Para poder consultar el estado del cluster de forma visual activaremos el Dashboard</w:t>
      </w:r>
      <w:r w:rsidR="00B33200">
        <w:t xml:space="preserve"> que nos proporciona Minikube. En la pantalla podremos ver el nivel de consumo de CPU y Memoria además de los distintos Pods </w:t>
      </w:r>
      <w:r w:rsidR="007B4E55">
        <w:t>que están funcionando en cada momento.</w:t>
      </w:r>
    </w:p>
    <w:p w14:paraId="232A73DE" w14:textId="2EABCB7D" w:rsidR="007B4E55" w:rsidRDefault="007B4E55" w:rsidP="00E63544"/>
    <w:p w14:paraId="2733CA57" w14:textId="39DC7E1D" w:rsidR="00574BAE" w:rsidRDefault="00A26C58" w:rsidP="00574BAE">
      <w:pPr>
        <w:keepNext/>
      </w:pPr>
      <w:r>
        <w:rPr>
          <w:noProof/>
        </w:rPr>
        <w:drawing>
          <wp:inline distT="0" distB="0" distL="0" distR="0" wp14:anchorId="7FA079B4" wp14:editId="0B935DA1">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97910"/>
                    </a:xfrm>
                    <a:prstGeom prst="rect">
                      <a:avLst/>
                    </a:prstGeom>
                  </pic:spPr>
                </pic:pic>
              </a:graphicData>
            </a:graphic>
          </wp:inline>
        </w:drawing>
      </w:r>
    </w:p>
    <w:p w14:paraId="5ADEE916" w14:textId="77777777" w:rsidR="00574BAE" w:rsidRDefault="00574BAE" w:rsidP="00574BAE">
      <w:pPr>
        <w:keepNext/>
      </w:pPr>
    </w:p>
    <w:p w14:paraId="0FAA4AF6" w14:textId="4A8A94F5" w:rsidR="007B4E55" w:rsidRPr="00E63544" w:rsidRDefault="00574BAE" w:rsidP="00574BAE">
      <w:pPr>
        <w:pStyle w:val="Descripcin"/>
        <w:jc w:val="center"/>
      </w:pPr>
      <w:bookmarkStart w:id="15" w:name="_Toc77350139"/>
      <w:r>
        <w:t xml:space="preserve">Ilustración </w:t>
      </w:r>
      <w:r>
        <w:fldChar w:fldCharType="begin"/>
      </w:r>
      <w:r>
        <w:instrText xml:space="preserve"> SEQ Ilustración \* ARABIC </w:instrText>
      </w:r>
      <w:r>
        <w:fldChar w:fldCharType="separate"/>
      </w:r>
      <w:r w:rsidR="003B0B83">
        <w:rPr>
          <w:noProof/>
        </w:rPr>
        <w:t>3</w:t>
      </w:r>
      <w:r>
        <w:fldChar w:fldCharType="end"/>
      </w:r>
      <w:r>
        <w:t>: Kubernetes Dashboard</w:t>
      </w:r>
      <w:bookmarkEnd w:id="15"/>
    </w:p>
    <w:p w14:paraId="4DF29C8C" w14:textId="6F6C72E9" w:rsidR="00F26895" w:rsidRDefault="00F26895" w:rsidP="009F37EA"/>
    <w:p w14:paraId="10651CF2" w14:textId="63AF319F" w:rsidR="00F627D5" w:rsidRDefault="00F627D5" w:rsidP="00300BDB">
      <w:pPr>
        <w:pStyle w:val="Ttulo3"/>
      </w:pPr>
      <w:bookmarkStart w:id="16" w:name="_Toc77350366"/>
      <w:r>
        <w:lastRenderedPageBreak/>
        <w:t>Estado</w:t>
      </w:r>
      <w:bookmarkEnd w:id="16"/>
      <w:r>
        <w:t xml:space="preserve"> </w:t>
      </w:r>
    </w:p>
    <w:p w14:paraId="050553CC" w14:textId="19F2A396" w:rsidR="0046638D" w:rsidRPr="002B70CC" w:rsidRDefault="002B70CC" w:rsidP="009F37EA">
      <w:r w:rsidRPr="002B70CC">
        <w:t xml:space="preserve">Además </w:t>
      </w:r>
      <w:r>
        <w:t xml:space="preserve">de poder consultar el estado de forma visual con el Dashboard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112E058" w14:textId="63F9E7E9" w:rsidR="009870F4" w:rsidRDefault="009870F4" w:rsidP="009F37EA"/>
    <w:p w14:paraId="0542BE19" w14:textId="7B27846B" w:rsidR="00B7253B" w:rsidRDefault="00B7253B" w:rsidP="009F37EA">
      <w:r>
        <w:t>Con apenas cuatro líneas de código podemos obtener gracias a esta herramienta el consumo de CPU y Memoria de cada uno de los Pods desplegados, en este caso, en el namespace “php-apache”</w:t>
      </w:r>
    </w:p>
    <w:p w14:paraId="360FF9B4" w14:textId="77777777" w:rsidR="00710050" w:rsidRDefault="00710050" w:rsidP="009F37EA"/>
    <w:bookmarkStart w:id="17" w:name="_MON_1687625369"/>
    <w:bookmarkEnd w:id="17"/>
    <w:p w14:paraId="2A4A1905" w14:textId="0D183064" w:rsidR="009870F4" w:rsidRDefault="00B7253B" w:rsidP="009F37EA">
      <w:r>
        <w:object w:dxaOrig="8504" w:dyaOrig="2072" w14:anchorId="151600A6">
          <v:shape id="_x0000_i1027" type="#_x0000_t75" style="width:425.1pt;height:103.7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Word.OpenDocumentText.12" ShapeID="_x0000_i1027" DrawAspect="Content" ObjectID="_1687963283" r:id="rId15"/>
        </w:object>
      </w:r>
    </w:p>
    <w:p w14:paraId="4948F6F4" w14:textId="77777777" w:rsidR="00300BDB" w:rsidRDefault="00300BDB" w:rsidP="00300BDB"/>
    <w:p w14:paraId="7E3F1A28" w14:textId="36DA935E" w:rsidR="00F627D5" w:rsidRDefault="00F627D5" w:rsidP="00F627D5">
      <w:pPr>
        <w:pStyle w:val="Ttulo3"/>
      </w:pPr>
      <w:bookmarkStart w:id="18" w:name="_Toc77350367"/>
      <w:r>
        <w:t>Acción</w:t>
      </w:r>
      <w:bookmarkEnd w:id="18"/>
    </w:p>
    <w:p w14:paraId="6A759815" w14:textId="3C584C4C" w:rsidR="00F627D5" w:rsidRDefault="00F627D5" w:rsidP="00F627D5"/>
    <w:p w14:paraId="0FCEA564" w14:textId="6F0177BD"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system”. </w:t>
      </w:r>
    </w:p>
    <w:p w14:paraId="03D3C9D1" w14:textId="77777777" w:rsidR="00227D42" w:rsidRDefault="00227D42" w:rsidP="002B70CC"/>
    <w:p w14:paraId="0D0B6006" w14:textId="086F904A" w:rsidR="00CC49A5" w:rsidRDefault="00CC49A5" w:rsidP="002B70CC"/>
    <w:bookmarkStart w:id="19" w:name="_MON_1687625559"/>
    <w:bookmarkEnd w:id="19"/>
    <w:p w14:paraId="3AFF0CA6" w14:textId="790C7C17" w:rsidR="00CC49A5" w:rsidRDefault="00227D42" w:rsidP="002B70CC">
      <w:r>
        <w:object w:dxaOrig="8504" w:dyaOrig="2965" w14:anchorId="3E6A9613">
          <v:shape id="_x0000_i1028" type="#_x0000_t75" style="width:425.1pt;height:148.05pt" o:ole="" o:bordertopcolor="this" o:borderleftcolor="this" o:borderbottomcolor="this" o:borderrightcolor="this">
            <v:imagedata r:id="rId16" o:title=""/>
            <w10:bordertop type="single" width="4"/>
            <w10:borderleft type="single" width="4"/>
            <w10:borderbottom type="single" width="4"/>
            <w10:borderright type="single" width="4"/>
          </v:shape>
          <o:OLEObject Type="Embed" ProgID="Word.OpenDocumentText.12" ShapeID="_x0000_i1028" DrawAspect="Content" ObjectID="_1687963284" r:id="rId17"/>
        </w:object>
      </w:r>
    </w:p>
    <w:p w14:paraId="01E50FF3" w14:textId="4BA190E7" w:rsidR="002B70CC" w:rsidRDefault="002B70CC" w:rsidP="002B70CC"/>
    <w:p w14:paraId="1040CD88" w14:textId="77777777" w:rsidR="002B70CC" w:rsidRPr="00F627D5" w:rsidRDefault="002B70CC" w:rsidP="002B70CC"/>
    <w:p w14:paraId="754A0B30" w14:textId="4EE83C4E" w:rsidR="009870F4" w:rsidRPr="00CC49A5" w:rsidRDefault="00CC49A5" w:rsidP="009F37EA">
      <w:r>
        <w:t xml:space="preserve">El script recibirá por parámetro el número de Pods que decida el algoritmo de aprendizaje </w:t>
      </w:r>
      <w:r w:rsidR="001A1E4E">
        <w:t xml:space="preserve">por refuerzo </w:t>
      </w:r>
      <w:r>
        <w:t>y se lo comunicará a kubernetes para que éste actúe en consecuencia.</w:t>
      </w:r>
    </w:p>
    <w:p w14:paraId="0000000A" w14:textId="4E9E026D" w:rsidR="001607D0" w:rsidRDefault="004E57B8" w:rsidP="00BF3E93">
      <w:pPr>
        <w:pStyle w:val="Ttulo2"/>
      </w:pPr>
      <w:bookmarkStart w:id="20" w:name="_Toc77350368"/>
      <w:r>
        <w:lastRenderedPageBreak/>
        <w:t xml:space="preserve">¿Qué es el Aprendizaje </w:t>
      </w:r>
      <w:r w:rsidR="001A1E4E">
        <w:t xml:space="preserve">por </w:t>
      </w:r>
      <w:r>
        <w:t>Ref</w:t>
      </w:r>
      <w:r w:rsidR="001A1E4E">
        <w:t>uerzo</w:t>
      </w:r>
      <w:r>
        <w:t>?</w:t>
      </w:r>
      <w:bookmarkEnd w:id="20"/>
    </w:p>
    <w:p w14:paraId="42A875BD" w14:textId="3DD4A074" w:rsidR="003C54D4" w:rsidRDefault="00F24CB0">
      <w:pPr>
        <w:spacing w:before="240" w:after="240"/>
      </w:pPr>
      <w:r>
        <w:t>Uno de lo</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enseñarles” directamente cuales son las respuestas correctas a determinado problema y cuales no</w:t>
      </w:r>
      <w:r w:rsidR="007A18E8">
        <w:t xml:space="preserve">. </w:t>
      </w:r>
      <w:r w:rsidR="007D41DB">
        <w:t xml:space="preserve">Esta </w:t>
      </w:r>
      <w:r w:rsidR="00BA7BA6">
        <w:t>característica</w:t>
      </w:r>
      <w:r w:rsidR="007D41DB">
        <w:t xml:space="preserve"> los diferencia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10844538" w14:textId="48F998DC" w:rsidR="005E787A" w:rsidRDefault="009048F5">
      <w:pPr>
        <w:spacing w:before="240" w:after="240"/>
      </w:pPr>
      <w:r>
        <w:t xml:space="preserve">El </w:t>
      </w:r>
      <w:r w:rsidR="00E34B1B">
        <w:t>A</w:t>
      </w:r>
      <w:r w:rsidR="005E787A">
        <w:t xml:space="preserve">prendizaje Supervisado </w:t>
      </w:r>
      <w:r>
        <w:t xml:space="preserve">implica una suerte de de </w:t>
      </w:r>
      <w:r w:rsidRPr="009048F5">
        <w:rPr>
          <w:u w:val="single"/>
        </w:rPr>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2D02325A" w14:textId="75CB4AAB"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67C70E67" w14:textId="241CB0B2" w:rsidR="00A85B0B" w:rsidRPr="00A85B0B" w:rsidRDefault="00A85B0B">
      <w:pPr>
        <w:spacing w:before="240" w:after="240"/>
      </w:pPr>
      <w:r>
        <w:t>El siguiente diagrama muestra los elementos esenciales que intervienen en un sistema de Aprendizaje por Refuerzo.</w:t>
      </w:r>
    </w:p>
    <w:p w14:paraId="67EC365D" w14:textId="77777777" w:rsidR="00F40AEB" w:rsidRDefault="004E57B8" w:rsidP="00F40AEB">
      <w:pPr>
        <w:keepNext/>
        <w:spacing w:before="240" w:after="240"/>
      </w:pPr>
      <w:r>
        <w:rPr>
          <w:noProof/>
        </w:rPr>
        <w:drawing>
          <wp:inline distT="114300" distB="114300" distL="114300" distR="114300">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734050" cy="2095500"/>
                    </a:xfrm>
                    <a:prstGeom prst="rect">
                      <a:avLst/>
                    </a:prstGeom>
                    <a:ln/>
                  </pic:spPr>
                </pic:pic>
              </a:graphicData>
            </a:graphic>
          </wp:inline>
        </w:drawing>
      </w:r>
    </w:p>
    <w:p w14:paraId="56F5EEE4" w14:textId="40B50500" w:rsidR="00A85B0B" w:rsidRDefault="00F40AEB" w:rsidP="00F40AEB">
      <w:pPr>
        <w:pStyle w:val="Descripcin"/>
        <w:jc w:val="center"/>
      </w:pPr>
      <w:bookmarkStart w:id="21" w:name="_Toc77350140"/>
      <w:r>
        <w:t xml:space="preserve">Ilustración </w:t>
      </w:r>
      <w:r>
        <w:fldChar w:fldCharType="begin"/>
      </w:r>
      <w:r>
        <w:instrText xml:space="preserve"> SEQ Ilustración \* ARABIC </w:instrText>
      </w:r>
      <w:r>
        <w:fldChar w:fldCharType="separate"/>
      </w:r>
      <w:r w:rsidR="003B0B83">
        <w:rPr>
          <w:noProof/>
        </w:rPr>
        <w:t>4</w:t>
      </w:r>
      <w:r>
        <w:fldChar w:fldCharType="end"/>
      </w:r>
      <w:r>
        <w:t>: Elementos de un sistema de aprendizaje por refuerzo</w:t>
      </w:r>
      <w:r w:rsidR="00A85B0B">
        <w:t xml:space="preserve"> </w:t>
      </w:r>
      <w:r w:rsidR="00A85B0B">
        <w:rPr>
          <w:rStyle w:val="Refdenotaalpie"/>
        </w:rPr>
        <w:footnoteReference w:id="8"/>
      </w:r>
      <w:bookmarkEnd w:id="21"/>
    </w:p>
    <w:p w14:paraId="0000000D" w14:textId="77777777" w:rsidR="001607D0" w:rsidRDefault="004E57B8">
      <w:pPr>
        <w:spacing w:before="240" w:after="240"/>
      </w:pPr>
      <w:r>
        <w:lastRenderedPageBreak/>
        <w:t xml:space="preserve"> </w:t>
      </w:r>
    </w:p>
    <w:p w14:paraId="0000000E" w14:textId="1DDBDC08"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1694D9BA" w14:textId="537E71E3" w:rsidR="00C45019" w:rsidRDefault="00C45019">
      <w:pPr>
        <w:spacing w:before="240" w:after="240"/>
      </w:pPr>
      <w:r>
        <w:t>De lo anterior se deduce que es fundamental definir adecuadamente la función que determina las recompensas para representar correctamente el objetivo que se persigue.</w:t>
      </w:r>
    </w:p>
    <w:p w14:paraId="34E3F126" w14:textId="20B21732" w:rsidR="00C45019" w:rsidRDefault="00C45019">
      <w:pPr>
        <w:spacing w:before="240" w:after="240"/>
      </w:pPr>
      <w:r>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0000001A" w14:textId="53562789" w:rsidR="001607D0" w:rsidRDefault="004E57B8" w:rsidP="008E428B">
      <w:pPr>
        <w:pStyle w:val="Ttulo3"/>
      </w:pPr>
      <w:bookmarkStart w:id="22" w:name="_Toc77350369"/>
      <w:r>
        <w:t>Q-Learning</w:t>
      </w:r>
      <w:bookmarkEnd w:id="22"/>
    </w:p>
    <w:p w14:paraId="3DCA3DA3" w14:textId="12AB6797" w:rsidR="00BB0B2A" w:rsidRDefault="00BB0B2A" w:rsidP="00BB0B2A"/>
    <w:p w14:paraId="54B1C95F" w14:textId="7736927D" w:rsidR="00BB0B2A" w:rsidRPr="00BB0B2A" w:rsidRDefault="00BB0B2A" w:rsidP="00BB0B2A">
      <w:r>
        <w:t>La siguiente imagen muestra una versión de uno de los algoritmos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3A39CD45" w14:textId="77777777" w:rsidR="000C7C1D" w:rsidRDefault="004E57B8" w:rsidP="000C7C1D">
      <w:pPr>
        <w:keepNext/>
        <w:spacing w:before="240" w:after="240"/>
      </w:pPr>
      <w:r>
        <w:rPr>
          <w:b/>
        </w:rPr>
        <w:t xml:space="preserve"> </w:t>
      </w:r>
      <w:r>
        <w:rPr>
          <w:b/>
          <w:noProof/>
        </w:rPr>
        <w:drawing>
          <wp:inline distT="114300" distB="114300" distL="114300" distR="114300">
            <wp:extent cx="5734050" cy="24003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734050" cy="2400300"/>
                    </a:xfrm>
                    <a:prstGeom prst="rect">
                      <a:avLst/>
                    </a:prstGeom>
                    <a:ln/>
                  </pic:spPr>
                </pic:pic>
              </a:graphicData>
            </a:graphic>
          </wp:inline>
        </w:drawing>
      </w:r>
    </w:p>
    <w:p w14:paraId="2A313B93" w14:textId="1571DE8F" w:rsidR="00BB0B2A" w:rsidRPr="00BB0B2A" w:rsidRDefault="000C7C1D" w:rsidP="000C7C1D">
      <w:pPr>
        <w:pStyle w:val="Descripcin"/>
        <w:jc w:val="center"/>
        <w:rPr>
          <w:b/>
          <w:u w:val="single"/>
        </w:rPr>
      </w:pPr>
      <w:bookmarkStart w:id="23" w:name="_Toc77350141"/>
      <w:r>
        <w:t xml:space="preserve">Ilustración </w:t>
      </w:r>
      <w:r>
        <w:fldChar w:fldCharType="begin"/>
      </w:r>
      <w:r>
        <w:instrText xml:space="preserve"> SEQ Ilustración \* ARABIC </w:instrText>
      </w:r>
      <w:r>
        <w:fldChar w:fldCharType="separate"/>
      </w:r>
      <w:r w:rsidR="003B0B83">
        <w:rPr>
          <w:noProof/>
        </w:rPr>
        <w:t>5</w:t>
      </w:r>
      <w:r>
        <w:fldChar w:fldCharType="end"/>
      </w:r>
      <w:r>
        <w:t>: Algoritmo Q-Learning</w:t>
      </w:r>
      <w:r w:rsidR="00BB0B2A">
        <w:rPr>
          <w:bCs/>
          <w:sz w:val="16"/>
          <w:szCs w:val="16"/>
        </w:rPr>
        <w:t xml:space="preserve">  </w:t>
      </w:r>
      <w:r w:rsidR="00BB0B2A">
        <w:rPr>
          <w:rStyle w:val="Refdenotaalpie"/>
          <w:b/>
        </w:rPr>
        <w:footnoteReference w:id="9"/>
      </w:r>
      <w:bookmarkEnd w:id="23"/>
    </w:p>
    <w:p w14:paraId="0000001C" w14:textId="5652D5F8" w:rsidR="001607D0" w:rsidRPr="00500B6C" w:rsidRDefault="00500B6C" w:rsidP="00500B6C">
      <w:pPr>
        <w:pStyle w:val="Ttulo4"/>
      </w:pPr>
      <w:r w:rsidRPr="00500B6C">
        <w:lastRenderedPageBreak/>
        <w:t>Function</w:t>
      </w:r>
      <w:r w:rsidR="006F586A">
        <w:t xml:space="preserve"> Q</w:t>
      </w:r>
    </w:p>
    <w:p w14:paraId="443B9B48" w14:textId="1908E812" w:rsidR="00500B6C" w:rsidRDefault="006F586A" w:rsidP="009E7255">
      <w:r>
        <w:t xml:space="preserve">La función Q, también llamada la función valor estado-acción, devuelve la recompensa que recibiría un agente que partiendo de un estado </w:t>
      </w:r>
      <w:r w:rsidRPr="006F586A">
        <w:rPr>
          <w:b/>
          <w:bCs/>
          <w:i/>
          <w:iCs/>
        </w:rPr>
        <w:t>s</w:t>
      </w:r>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s,a)</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16ED0B8C" w14:textId="1EE0C936" w:rsidR="009E7255" w:rsidRDefault="009E7255" w:rsidP="009E7255"/>
    <w:p w14:paraId="3093DDCE" w14:textId="74BDB8FD" w:rsidR="009E7255" w:rsidRDefault="009E7255" w:rsidP="00F27982">
      <w:pPr>
        <w:jc w:val="center"/>
      </w:pPr>
    </w:p>
    <w:p w14:paraId="7B1E1E28" w14:textId="582CDD43" w:rsidR="00F27982" w:rsidRPr="00C83885" w:rsidRDefault="008A0E90"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m:t>
            </m:r>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3F209BDC" w14:textId="61081FA3" w:rsidR="00E17FA1" w:rsidRDefault="00E17FA1" w:rsidP="00F27982">
      <w:pPr>
        <w:jc w:val="center"/>
        <w:rPr>
          <w:sz w:val="16"/>
          <w:szCs w:val="16"/>
        </w:rPr>
      </w:pPr>
    </w:p>
    <w:p w14:paraId="0FB28C74" w14:textId="16D9DC61" w:rsidR="00E17FA1" w:rsidRDefault="00E17FA1" w:rsidP="00E17FA1">
      <w:pPr>
        <w:pStyle w:val="Ttulo4"/>
      </w:pPr>
      <w:r>
        <w:t>Poliza</w:t>
      </w:r>
    </w:p>
    <w:p w14:paraId="3EE834DA" w14:textId="5726B3B0"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02C83F35" w14:textId="572D86AE" w:rsidR="00833EF1" w:rsidRDefault="00833EF1" w:rsidP="00E17FA1"/>
    <w:p w14:paraId="0894A46C" w14:textId="5B2DFF81" w:rsidR="00833EF1" w:rsidRDefault="00833EF1" w:rsidP="00833EF1">
      <w:pPr>
        <w:pStyle w:val="Ttulo4"/>
      </w:pPr>
      <w:r>
        <w:t>Episodios</w:t>
      </w:r>
    </w:p>
    <w:p w14:paraId="0EAFCFC2" w14:textId="38E633AA" w:rsidR="00771C3F" w:rsidRDefault="00771C3F" w:rsidP="00771C3F">
      <w:r>
        <w:t>Cómo se puede observar en la imagen que representa el algoritmo de Q-Learning, éste contiene dos bucles anidados, uno por cada episodio y otro por cada paso (step) dentro de cada episodio.</w:t>
      </w:r>
    </w:p>
    <w:p w14:paraId="7258D114" w14:textId="77777777" w:rsidR="00771C3F" w:rsidRDefault="00771C3F" w:rsidP="00771C3F"/>
    <w:p w14:paraId="7587E897" w14:textId="71BC3BFE" w:rsidR="00771C3F" w:rsidRDefault="00771C3F" w:rsidP="00771C3F">
      <w:r>
        <w:t xml:space="preserve">Cada episodio representa las interacciones del agente con el entorno desde un estado inicial hasta el estado final. Cuando se llega hasta é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5D5665B3" w14:textId="2AD8B741" w:rsidR="00991DD2" w:rsidRDefault="00991DD2" w:rsidP="00771C3F"/>
    <w:p w14:paraId="7E32213C" w14:textId="4724D6C0" w:rsidR="00991DD2"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p>
    <w:p w14:paraId="67044863" w14:textId="2A59F939" w:rsidR="00B70D19" w:rsidRDefault="00B70D19" w:rsidP="00771C3F"/>
    <w:p w14:paraId="58BAD1D4" w14:textId="0967736E" w:rsidR="00B70D19" w:rsidRDefault="00B70D19" w:rsidP="00771C3F">
      <w:r>
        <w:lastRenderedPageBreak/>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1"/>
      </w:r>
      <w:r w:rsidR="001268B8">
        <w:t>:</w:t>
      </w:r>
    </w:p>
    <w:p w14:paraId="6D146149" w14:textId="2202D551" w:rsidR="00991DD2" w:rsidRDefault="00991DD2" w:rsidP="00991DD2">
      <w:pPr>
        <w:jc w:val="center"/>
      </w:pPr>
    </w:p>
    <w:p w14:paraId="4C4D8612" w14:textId="687C3E8B" w:rsidR="006508DB" w:rsidRPr="006508DB" w:rsidRDefault="006508DB"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m:t>
                </m:r>
                <m:r>
                  <w:rPr>
                    <w:rFonts w:ascii="Cambria Math" w:hAnsi="Cambria Math"/>
                  </w:rPr>
                  <m:t>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0F420489" w14:textId="49BDB3AE" w:rsidR="006508DB" w:rsidRDefault="006508DB" w:rsidP="00991DD2">
      <w:pPr>
        <w:jc w:val="center"/>
      </w:pPr>
    </w:p>
    <w:p w14:paraId="494D799F" w14:textId="4CBA6810" w:rsidR="001268B8" w:rsidRDefault="001268B8" w:rsidP="001268B8">
      <w:r>
        <w:t>Dicha expresión es la regla de actualización y</w:t>
      </w:r>
      <w:r w:rsidR="00E904C9">
        <w:t xml:space="preserve">, cómo vemos añade al propio </w:t>
      </w:r>
      <w:r w:rsidR="00E904C9" w:rsidRPr="00E904C9">
        <w:rPr>
          <w:i/>
          <w:iCs/>
        </w:rPr>
        <w:t>Q(s,a)</w:t>
      </w:r>
      <w:r w:rsidR="00E904C9">
        <w:t xml:space="preserve"> un término en el que intervienen varios factores. Por un lado </w:t>
      </w:r>
      <w:r w:rsidR="00E904C9" w:rsidRPr="00E904C9">
        <w:rPr>
          <w:b/>
          <w:bCs/>
          <w:i/>
          <w:iCs/>
        </w:rPr>
        <w:t>α</w:t>
      </w:r>
      <w:r w:rsidR="00E904C9">
        <w:rPr>
          <w:b/>
          <w:bCs/>
          <w:i/>
          <w:iCs/>
        </w:rPr>
        <w:t xml:space="preserve">, </w:t>
      </w:r>
      <w:r w:rsidR="00E904C9">
        <w:t>que es la tasa de aprendizaje o “learning rate” y que permite aumentar o disminuir el efecto del término entre paréntesis en el aprendizaje. Una tasa pequeña hará que el aprendizaje sea más lento pero una tasa demasiado grande puede hacer que el aprendizaje sea inestable y que, incluso, diverja del objetivo esperado.</w:t>
      </w:r>
    </w:p>
    <w:p w14:paraId="26370435" w14:textId="27A934C1" w:rsidR="00F8635B" w:rsidRDefault="00F8635B" w:rsidP="001268B8"/>
    <w:p w14:paraId="21599F3D" w14:textId="1689831A" w:rsidR="00F8635B" w:rsidRPr="00F8635B" w:rsidRDefault="00F8635B" w:rsidP="001268B8">
      <w:pPr>
        <w:rPr>
          <w:b/>
          <w:bCs/>
          <w:i/>
          <w:iCs/>
        </w:rPr>
      </w:pPr>
      <w:r w:rsidRPr="00F8635B">
        <w:rPr>
          <w:b/>
          <w:bCs/>
          <w:i/>
          <w:iCs/>
        </w:rPr>
        <w:t>r</w:t>
      </w:r>
      <w:r>
        <w:rPr>
          <w:b/>
          <w:bCs/>
          <w:i/>
          <w:iCs/>
        </w:rPr>
        <w:t xml:space="preserve">  </w:t>
      </w:r>
      <w:r>
        <w:t>es la recompensa que se ha obtenido del entorno al realizar la acción a en el estado s.</w:t>
      </w:r>
    </w:p>
    <w:p w14:paraId="37476AE6" w14:textId="49DCD7E4" w:rsidR="00E904C9" w:rsidRDefault="00E904C9" w:rsidP="001268B8"/>
    <w:p w14:paraId="759F6A8F" w14:textId="34773132"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BA72035" w14:textId="358B7150" w:rsidR="00F8635B" w:rsidRDefault="00F8635B" w:rsidP="001268B8"/>
    <w:p w14:paraId="4186DEA8" w14:textId="08BCAB83" w:rsidR="00F8635B" w:rsidRDefault="00F8635B" w:rsidP="001268B8">
      <w:r>
        <w:t>Y, por último, tenemos el término:</w:t>
      </w:r>
    </w:p>
    <w:p w14:paraId="58325D03" w14:textId="4A65EDB9" w:rsidR="00F8635B" w:rsidRPr="006508DB" w:rsidRDefault="006508DB" w:rsidP="00F8635B">
      <w:pPr>
        <w:jc w:val="center"/>
      </w:pPr>
      <m:oMathPara>
        <m:oMath>
          <m:limLow>
            <m:limLowPr>
              <m:ctrlPr>
                <w:rPr>
                  <w:rFonts w:ascii="Cambria Math" w:hAnsi="Cambria Math"/>
                  <w:i/>
                </w:rPr>
              </m:ctrlPr>
            </m:limLowPr>
            <m:e>
              <m:r>
                <m:rPr>
                  <m:sty m:val="p"/>
                </m:rPr>
                <w:rPr>
                  <w:rFonts w:ascii="Cambria Math" w:hAnsi="Cambria Math"/>
                </w:rPr>
                <m:t>max</m:t>
              </m:r>
              <m:r>
                <m:rPr>
                  <m:sty m:val="p"/>
                </m:rPr>
                <w:rPr>
                  <w:rFonts w:ascii="Cambria Math" w:hAnsi="Cambria Math"/>
                </w:rPr>
                <m:t xml:space="preserve">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435D9F15" w14:textId="77777777" w:rsidR="006508DB" w:rsidRDefault="006508DB" w:rsidP="00F8635B">
      <w:pPr>
        <w:jc w:val="center"/>
      </w:pPr>
    </w:p>
    <w:p w14:paraId="6AF60147" w14:textId="29E07004"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223607F2" w14:textId="0DDB9520" w:rsidR="009F5F52" w:rsidRDefault="009F5F52" w:rsidP="00F8635B"/>
    <w:p w14:paraId="3BF4A7AB" w14:textId="3A90CF80"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27C95E0A" w14:textId="77777777" w:rsidR="00F8635B" w:rsidRPr="001E4542" w:rsidRDefault="00F8635B" w:rsidP="00F8635B"/>
    <w:p w14:paraId="0000001D" w14:textId="40CCB9F5" w:rsidR="001607D0" w:rsidRDefault="004E57B8" w:rsidP="002938BA">
      <w:pPr>
        <w:pStyle w:val="Ttulo3"/>
      </w:pPr>
      <w:bookmarkStart w:id="24" w:name="_Toc77350370"/>
      <w:r>
        <w:t>Deep Q</w:t>
      </w:r>
      <w:r w:rsidR="002E38F9">
        <w:t xml:space="preserve"> Network</w:t>
      </w:r>
      <w:r w:rsidR="00076CEB">
        <w:t xml:space="preserve"> (DQN)</w:t>
      </w:r>
      <w:bookmarkEnd w:id="24"/>
    </w:p>
    <w:p w14:paraId="27B63027" w14:textId="77777777" w:rsidR="00FA69AB" w:rsidRDefault="00FA69AB" w:rsidP="002E38F9"/>
    <w:p w14:paraId="3A88657F" w14:textId="60368C6E"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0BA73BB1" w14:textId="29A9A315" w:rsidR="00FA69AB" w:rsidRDefault="00FA69AB" w:rsidP="002E38F9"/>
    <w:p w14:paraId="6BE235CB" w14:textId="00AF16E7" w:rsidR="00FA69AB" w:rsidRDefault="00FA69AB" w:rsidP="002E38F9">
      <w:r>
        <w:t xml:space="preserve">Para solucionar este problema, en lugar de guardar los valores de esta forma lo que podemos hacer es utilizar una función de aproximación que nos los proporcione. Esta función puede </w:t>
      </w:r>
      <w:r>
        <w:lastRenderedPageBreak/>
        <w:t>implementarse con una Red Neuronal Artificial, de forma que al alimentar la misma con el estado del entorno ésta nos retornará los valores Q de todas las acciones posibles para dicho estado.</w:t>
      </w:r>
    </w:p>
    <w:p w14:paraId="580E46DA" w14:textId="36C0F61C" w:rsidR="00FA69AB" w:rsidRDefault="00FA69AB" w:rsidP="002E38F9"/>
    <w:p w14:paraId="3B7184AA" w14:textId="77777777" w:rsidR="00C83885" w:rsidRDefault="00FA69AB" w:rsidP="00C83885">
      <w:pPr>
        <w:keepNext/>
      </w:pPr>
      <w:r>
        <w:rPr>
          <w:noProof/>
        </w:rPr>
        <w:drawing>
          <wp:inline distT="0" distB="0" distL="0" distR="0" wp14:anchorId="60935AB2" wp14:editId="7AD93EB0">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48570" cy="2118342"/>
                    </a:xfrm>
                    <a:prstGeom prst="rect">
                      <a:avLst/>
                    </a:prstGeom>
                  </pic:spPr>
                </pic:pic>
              </a:graphicData>
            </a:graphic>
          </wp:inline>
        </w:drawing>
      </w:r>
    </w:p>
    <w:p w14:paraId="7B5A3DC3" w14:textId="6B1D0A68" w:rsidR="00E56D3D" w:rsidRDefault="00C83885" w:rsidP="00C83885">
      <w:pPr>
        <w:pStyle w:val="Descripcin"/>
        <w:jc w:val="center"/>
        <w:rPr>
          <w:sz w:val="16"/>
          <w:szCs w:val="16"/>
        </w:rPr>
      </w:pPr>
      <w:bookmarkStart w:id="25" w:name="_Toc77350142"/>
      <w:r>
        <w:t xml:space="preserve">Ilustración </w:t>
      </w:r>
      <w:r>
        <w:fldChar w:fldCharType="begin"/>
      </w:r>
      <w:r>
        <w:instrText xml:space="preserve"> SEQ Ilustración \* ARABIC </w:instrText>
      </w:r>
      <w:r>
        <w:fldChar w:fldCharType="separate"/>
      </w:r>
      <w:r w:rsidR="003B0B83">
        <w:rPr>
          <w:noProof/>
        </w:rPr>
        <w:t>6</w:t>
      </w:r>
      <w:r>
        <w:fldChar w:fldCharType="end"/>
      </w:r>
      <w:r>
        <w:t>: Deep Q Network (DQN)</w:t>
      </w:r>
      <w:r w:rsidR="00E56D3D">
        <w:rPr>
          <w:sz w:val="16"/>
          <w:szCs w:val="16"/>
        </w:rPr>
        <w:t xml:space="preserve"> </w:t>
      </w:r>
      <w:r w:rsidR="00E56D3D">
        <w:rPr>
          <w:rStyle w:val="Refdenotaalpie"/>
          <w:sz w:val="16"/>
          <w:szCs w:val="16"/>
        </w:rPr>
        <w:footnoteReference w:id="12"/>
      </w:r>
      <w:bookmarkEnd w:id="25"/>
    </w:p>
    <w:p w14:paraId="0F1ABA57" w14:textId="77777777" w:rsidR="00C83885" w:rsidRPr="00C83885" w:rsidRDefault="00C83885" w:rsidP="00C83885"/>
    <w:p w14:paraId="0000001E" w14:textId="3DC6D284" w:rsidR="001607D0" w:rsidRDefault="004E57B8">
      <w:pPr>
        <w:spacing w:before="240" w:after="240"/>
        <w:rPr>
          <w:b/>
          <w:bCs/>
        </w:rPr>
      </w:pPr>
      <w:r>
        <w:t xml:space="preserve"> </w:t>
      </w:r>
      <w:r w:rsidR="00E56D3D">
        <w:t xml:space="preserve">La red neuronal utilizada se denomina “Q network” y, si estamos utilizando una red neuronal profunda tendremos una </w:t>
      </w:r>
      <w:r w:rsidR="00E56D3D" w:rsidRPr="00E56D3D">
        <w:rPr>
          <w:b/>
          <w:bCs/>
        </w:rPr>
        <w:t>Deep Q Network (DQN)</w:t>
      </w:r>
    </w:p>
    <w:p w14:paraId="15EE1F85" w14:textId="77777777" w:rsidR="005A7DC3"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0F86FA55" w14:textId="57273376" w:rsidR="00474815" w:rsidRPr="00474815" w:rsidRDefault="005A7DC3"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3E94DD75" w14:textId="6BDB0286" w:rsidR="007D6C34" w:rsidRPr="00474815" w:rsidRDefault="00474815">
      <w:pPr>
        <w:spacing w:before="240" w:after="240"/>
      </w:pPr>
      <w:r>
        <w:t>DQN será el primer algoritmo que utilicemos para realizar nuestra comparativa.</w:t>
      </w:r>
    </w:p>
    <w:p w14:paraId="0F5196F9" w14:textId="38F67114" w:rsidR="002938BA" w:rsidRDefault="002938BA" w:rsidP="002938BA">
      <w:pPr>
        <w:pStyle w:val="Ttulo3"/>
      </w:pPr>
      <w:bookmarkStart w:id="26" w:name="_Toc77350371"/>
      <w:r>
        <w:t>Policy Gradient Methods</w:t>
      </w:r>
      <w:bookmarkEnd w:id="26"/>
    </w:p>
    <w:p w14:paraId="615CE042" w14:textId="5807B75A" w:rsidR="002938BA" w:rsidRDefault="002938BA" w:rsidP="002938BA"/>
    <w:p w14:paraId="3B11CC71" w14:textId="34F15D44" w:rsidR="0090382A" w:rsidRDefault="00E1536F" w:rsidP="002938BA">
      <w:r>
        <w:t xml:space="preserve">Otra familia de algoritmos de aprendizaje reforzado son los denominados </w:t>
      </w:r>
      <w:r w:rsidR="00AF4179">
        <w:t>métodos de gradiente de póliza</w:t>
      </w:r>
      <w:r>
        <w:t>, en los que, a diferencia de lo visto anteriormente,</w:t>
      </w:r>
      <w:r w:rsidR="00AF4179">
        <w:t xml:space="preserve"> el cálculo de la póliza óptima se puede hacer sin tener que calcular la función Q óptima.</w:t>
      </w:r>
      <w:r w:rsidR="00474815">
        <w:t xml:space="preserve"> </w:t>
      </w:r>
      <w:r>
        <w:t xml:space="preserve">Esto evita alguna que otra desventaja de DQN, cómo el hecho de que </w:t>
      </w:r>
      <w:r w:rsidR="00A6537B">
        <w:t>sólo puedan aplicarse a entornos con un espacio de acciones discreto. Aunque en nuestro caso el espacio de acciones también es discreto trataremos de ver que resultado obtenemos al aplicar alguno de estos algoritmos.</w:t>
      </w:r>
    </w:p>
    <w:p w14:paraId="2A93BA25" w14:textId="0058D903" w:rsidR="00A6537B" w:rsidRDefault="00A6537B" w:rsidP="002938BA"/>
    <w:p w14:paraId="1F51490A" w14:textId="20619A1A" w:rsidR="00A6537B" w:rsidRDefault="00A6537B" w:rsidP="002938BA">
      <w:r>
        <w:t>A grandes rasgos los métodos de gradiente de póliza se basan en la utilización de una póliza estocástica, es decir, que la acción a aplicar se selecciona en función de una distribución de probabilidad sobre el espacio de acciones del entorno, y en aproximar dicha póliza con una red neuronal. Podemos caracterizar nuestra póliza mediante la siguiente expresión:</w:t>
      </w:r>
      <w:r w:rsidR="00621F25">
        <w:t xml:space="preserve">   </w:t>
      </w:r>
      <m:oMath>
        <m:sSub>
          <m:sSubPr>
            <m:ctrlPr>
              <w:rPr>
                <w:rFonts w:ascii="Cambria Math" w:hAnsi="Cambria Math"/>
                <w:i/>
              </w:rPr>
            </m:ctrlPr>
          </m:sSubPr>
          <m:e>
            <m:r>
              <w:rPr>
                <w:rFonts w:ascii="Cambria Math" w:hAnsi="Cambria Math"/>
              </w:rPr>
              <m:t>π</m:t>
            </m:r>
          </m:e>
          <m:sub>
            <m:r>
              <w:rPr>
                <w:rFonts w:ascii="Cambria Math" w:hAnsi="Cambria Math"/>
              </w:rPr>
              <m:t>θ</m:t>
            </m:r>
          </m:sub>
        </m:sSub>
        <m:r>
          <w:rPr>
            <w:rFonts w:ascii="Cambria Math" w:hAnsi="Cambria Math"/>
          </w:rPr>
          <m:t>(</m:t>
        </m:r>
        <m:r>
          <w:rPr>
            <w:rFonts w:ascii="Cambria Math" w:hAnsi="Cambria Math"/>
          </w:rPr>
          <m:t>a</m:t>
        </m:r>
        <m:r>
          <w:rPr>
            <w:rFonts w:ascii="Cambria Math" w:hAnsi="Cambria Math"/>
          </w:rPr>
          <m:t>|</m:t>
        </m:r>
        <m:r>
          <w:rPr>
            <w:rFonts w:ascii="Cambria Math" w:hAnsi="Cambria Math"/>
          </w:rPr>
          <m:t>s</m:t>
        </m:r>
        <m:r>
          <w:rPr>
            <w:rFonts w:ascii="Cambria Math" w:hAnsi="Cambria Math"/>
          </w:rPr>
          <m:t>)</m:t>
        </m:r>
      </m:oMath>
    </w:p>
    <w:p w14:paraId="3CEAB890" w14:textId="77777777" w:rsidR="00621F25" w:rsidRDefault="00621F25" w:rsidP="002938BA"/>
    <w:p w14:paraId="151EB172" w14:textId="76437094" w:rsidR="00A6537B" w:rsidRDefault="00A6537B" w:rsidP="002938BA">
      <w:pPr>
        <w:rPr>
          <w:i/>
          <w:iCs/>
        </w:rPr>
      </w:pPr>
      <w:r>
        <w:t>Que nos da la pro</w:t>
      </w:r>
      <w:r w:rsidR="004F1010">
        <w:t xml:space="preserve">babilidad de tomar la acción a dado el estado s y que está parametrizada por el conjunto de parámetros </w:t>
      </w:r>
      <w:r w:rsidR="004F1010" w:rsidRPr="004F1010">
        <w:rPr>
          <w:i/>
          <w:iCs/>
        </w:rPr>
        <w:t>θ</w:t>
      </w:r>
      <w:r w:rsidR="004F1010">
        <w:rPr>
          <w:i/>
          <w:iCs/>
        </w:rPr>
        <w:t>.</w:t>
      </w:r>
    </w:p>
    <w:p w14:paraId="1442C432" w14:textId="606D7154" w:rsidR="006F7489" w:rsidRDefault="006F7489" w:rsidP="002938BA">
      <w:pPr>
        <w:rPr>
          <w:i/>
          <w:iCs/>
        </w:rPr>
      </w:pPr>
    </w:p>
    <w:p w14:paraId="61A18213" w14:textId="796A5681" w:rsidR="006F7489" w:rsidRDefault="006F7489" w:rsidP="002938BA">
      <w:r>
        <w:t>Si alimentamos la red neuronal que aproxima la póliza con un estado s obtendremos la probabilidad para todas las acciones posibles en este estado y, al tratarse de una póliza estocástica, se seleccionará la siguiente acción basándose en dicha distribución de probabilidad.</w:t>
      </w:r>
    </w:p>
    <w:p w14:paraId="7F85984F" w14:textId="4330FBDF" w:rsidR="006F7489" w:rsidRDefault="006F7489" w:rsidP="002938BA"/>
    <w:p w14:paraId="2EF78EAE" w14:textId="77777777" w:rsidR="00C83885" w:rsidRDefault="006F7489" w:rsidP="00C83885">
      <w:pPr>
        <w:keepNext/>
        <w:jc w:val="center"/>
      </w:pPr>
      <w:r>
        <w:rPr>
          <w:noProof/>
        </w:rPr>
        <w:drawing>
          <wp:inline distT="0" distB="0" distL="0" distR="0" wp14:anchorId="35FEE93E" wp14:editId="47D1E17A">
            <wp:extent cx="5019446" cy="1819549"/>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28890" cy="1822973"/>
                    </a:xfrm>
                    <a:prstGeom prst="rect">
                      <a:avLst/>
                    </a:prstGeom>
                  </pic:spPr>
                </pic:pic>
              </a:graphicData>
            </a:graphic>
          </wp:inline>
        </w:drawing>
      </w:r>
    </w:p>
    <w:p w14:paraId="4A327B1E" w14:textId="5B7AAA82" w:rsidR="006F7489" w:rsidRDefault="00C83885" w:rsidP="00C83885">
      <w:pPr>
        <w:pStyle w:val="Descripcin"/>
        <w:jc w:val="center"/>
        <w:rPr>
          <w:sz w:val="16"/>
          <w:szCs w:val="16"/>
        </w:rPr>
      </w:pPr>
      <w:bookmarkStart w:id="27" w:name="_Toc77350143"/>
      <w:r>
        <w:t xml:space="preserve">Ilustración </w:t>
      </w:r>
      <w:r>
        <w:fldChar w:fldCharType="begin"/>
      </w:r>
      <w:r>
        <w:instrText xml:space="preserve"> SEQ Ilustración \* ARABIC </w:instrText>
      </w:r>
      <w:r>
        <w:fldChar w:fldCharType="separate"/>
      </w:r>
      <w:r w:rsidR="003B0B83">
        <w:rPr>
          <w:noProof/>
        </w:rPr>
        <w:t>7</w:t>
      </w:r>
      <w:r>
        <w:fldChar w:fldCharType="end"/>
      </w:r>
      <w:r>
        <w:t>: Policy Network</w:t>
      </w:r>
      <w:r w:rsidR="006F7489">
        <w:rPr>
          <w:sz w:val="16"/>
          <w:szCs w:val="16"/>
        </w:rPr>
        <w:t xml:space="preserve"> </w:t>
      </w:r>
      <w:r w:rsidR="006F7489">
        <w:rPr>
          <w:rStyle w:val="Refdenotaalpie"/>
          <w:sz w:val="16"/>
          <w:szCs w:val="16"/>
        </w:rPr>
        <w:footnoteReference w:id="13"/>
      </w:r>
      <w:bookmarkEnd w:id="27"/>
    </w:p>
    <w:p w14:paraId="2E430824" w14:textId="096A2D60" w:rsidR="00A6537B" w:rsidRDefault="00A6537B" w:rsidP="002938BA">
      <w:pPr>
        <w:rPr>
          <w:sz w:val="16"/>
          <w:szCs w:val="16"/>
        </w:rPr>
      </w:pPr>
    </w:p>
    <w:p w14:paraId="495B78B7" w14:textId="6EAC7BFD" w:rsidR="00AB67F6" w:rsidRDefault="00AB67F6" w:rsidP="002938BA"/>
    <w:p w14:paraId="6A1D9D88" w14:textId="7DBF6CDE" w:rsidR="00AB67F6" w:rsidRDefault="00AB67F6" w:rsidP="002938BA">
      <w:r>
        <w:t>La pregunta es entonces: ¿Cómo vamos actualizando los parámetros de nuestra red neuronal para poder optimizar la póliza? Para ello ejecutaremos distintos episodios y nos guardaremos el estado, la acción y la recompensa hasta el final de cada episodio. Si hemos obtenido un buen resultado asignaremos una alta probabilidad a todas las acciones que se hayan aplicado en dicho episodio, en caso contrario asignaremos un</w:t>
      </w:r>
      <w:r w:rsidR="00FD3808">
        <w:t>a</w:t>
      </w:r>
      <w:r>
        <w:t xml:space="preserve"> baja probabilidad a dichas acciones.</w:t>
      </w:r>
      <w:r w:rsidR="006E6AD0">
        <w:t xml:space="preserve"> Ello nos permitirá ir ajustando los parámetros de la red neuronal en consecuencia.</w:t>
      </w:r>
      <w:r w:rsidR="00B5762A">
        <w:t xml:space="preserve"> Este ajuste lo </w:t>
      </w:r>
      <w:r w:rsidR="00BE0392">
        <w:t>podremos realizar actualizando en cada iteración los pesos de la red neuronal de la siguiente</w:t>
      </w:r>
      <w:r w:rsidR="00B5762A">
        <w:t xml:space="preserve"> forma: </w:t>
      </w:r>
    </w:p>
    <w:p w14:paraId="4552562D" w14:textId="48151C1C" w:rsidR="00B5762A" w:rsidRDefault="00B5762A" w:rsidP="00B5762A">
      <w:pPr>
        <w:jc w:val="center"/>
      </w:pPr>
    </w:p>
    <w:p w14:paraId="119C8AC8" w14:textId="6CE43E27" w:rsidR="00D17F85" w:rsidRPr="00D17F85" w:rsidRDefault="00D17F85" w:rsidP="00B5762A">
      <w:pPr>
        <w:jc w:val="center"/>
      </w:pPr>
      <m:oMathPara>
        <m:oMath>
          <m:sSub>
            <m:sSubPr>
              <m:ctrlPr>
                <w:rPr>
                  <w:rFonts w:ascii="Cambria Math" w:hAnsi="Cambria Math"/>
                  <w:i/>
                </w:rPr>
              </m:ctrlPr>
            </m:sSubPr>
            <m:e>
              <m:r>
                <w:rPr>
                  <w:rFonts w:ascii="Cambria Math" w:hAnsi="Cambria Math"/>
                </w:rPr>
                <m:t>θ</m:t>
              </m:r>
              <m:r>
                <w:rPr>
                  <w:rFonts w:ascii="Cambria Math" w:hAnsi="Cambria Math"/>
                </w:rPr>
                <m:t xml:space="preserve">= </m:t>
              </m:r>
              <m:r>
                <w:rPr>
                  <w:rFonts w:ascii="Cambria Math" w:hAnsi="Cambria Math"/>
                </w:rPr>
                <m:t>θ</m:t>
              </m:r>
              <m:r>
                <w:rPr>
                  <w:rFonts w:ascii="Cambria Math" w:hAnsi="Cambria Math"/>
                </w:rPr>
                <m:t>+ α</m:t>
              </m:r>
              <m:r>
                <w:rPr>
                  <w:rFonts w:ascii="Cambria Math" w:hAnsi="Cambria Math"/>
                </w:rPr>
                <m:t>∇</m:t>
              </m:r>
            </m:e>
            <m:sub>
              <m:r>
                <w:rPr>
                  <w:rFonts w:ascii="Cambria Math" w:hAnsi="Cambria Math"/>
                </w:rPr>
                <m:t>θ</m:t>
              </m:r>
            </m:sub>
          </m:sSub>
          <m:r>
            <w:rPr>
              <w:rFonts w:ascii="Cambria Math" w:hAnsi="Cambria Math"/>
            </w:rPr>
            <m:t>J</m:t>
          </m:r>
          <m:r>
            <w:rPr>
              <w:rFonts w:ascii="Cambria Math" w:hAnsi="Cambria Math"/>
            </w:rPr>
            <m:t>(</m:t>
          </m:r>
          <m:r>
            <w:rPr>
              <w:rFonts w:ascii="Cambria Math" w:hAnsi="Cambria Math"/>
            </w:rPr>
            <m:t>θ</m:t>
          </m:r>
          <m:r>
            <w:rPr>
              <w:rFonts w:ascii="Cambria Math" w:hAnsi="Cambria Math"/>
            </w:rPr>
            <m:t>)</m:t>
          </m:r>
        </m:oMath>
      </m:oMathPara>
    </w:p>
    <w:p w14:paraId="0B315229" w14:textId="77777777" w:rsidR="00D17F85" w:rsidRDefault="00D17F85" w:rsidP="00B5762A">
      <w:pPr>
        <w:jc w:val="center"/>
      </w:pPr>
    </w:p>
    <w:p w14:paraId="526880E0" w14:textId="10565F2C" w:rsidR="00B5762A" w:rsidRPr="00BE0392" w:rsidRDefault="00B5762A" w:rsidP="00B5762A">
      <w:pPr>
        <w:rPr>
          <w:u w:val="single"/>
        </w:rPr>
      </w:pPr>
      <w:r>
        <w:t xml:space="preserve">Donde </w:t>
      </w:r>
      <w:r w:rsidRPr="00B5762A">
        <w:rPr>
          <w:i/>
          <w:iCs/>
          <w:noProof/>
        </w:rPr>
        <w:t>J(θ)</w:t>
      </w:r>
      <w:r>
        <w:rPr>
          <w:i/>
          <w:iCs/>
          <w:noProof/>
        </w:rPr>
        <w:t xml:space="preserve"> </w:t>
      </w:r>
      <w:r>
        <w:rPr>
          <w:noProof/>
        </w:rPr>
        <w:t>depende de forma directamente proporcional de la recompensa obtenida durante el episodio o episodios. Estamos por tanto tratando de maximizar dicha función</w:t>
      </w:r>
      <w:r w:rsidR="00BE0392">
        <w:rPr>
          <w:noProof/>
        </w:rPr>
        <w:t xml:space="preserve"> y, por tanto, en lugar de utilizar descenso de gradiente lo que aplicamos en este caso es ascenso de gradiente.</w:t>
      </w:r>
    </w:p>
    <w:p w14:paraId="0AF53B2E" w14:textId="3CBE75D3" w:rsidR="00B5762A" w:rsidRPr="002938BA" w:rsidRDefault="00B5762A" w:rsidP="00B5762A"/>
    <w:p w14:paraId="6563B902" w14:textId="14A01E06" w:rsidR="007D6C34" w:rsidRDefault="007D6C34" w:rsidP="007D6C34">
      <w:pPr>
        <w:pStyle w:val="Ttulo3"/>
      </w:pPr>
      <w:bookmarkStart w:id="28" w:name="_Toc77350372"/>
      <w:r>
        <w:t>Reinforce</w:t>
      </w:r>
      <w:bookmarkEnd w:id="28"/>
    </w:p>
    <w:p w14:paraId="5DAC96F5" w14:textId="67DEF053" w:rsidR="007D6C34" w:rsidRDefault="00583289" w:rsidP="007D6C34">
      <w:r>
        <w:t>El más sencillo de la familia de los algoritmos basados en gradientes de póliza es el denominado REINFORCE, del que se muestra el pseudocódigo en la siguiente figura.</w:t>
      </w:r>
    </w:p>
    <w:p w14:paraId="4B92FE1E" w14:textId="1D235287" w:rsidR="00583289" w:rsidRDefault="00583289" w:rsidP="007D6C34">
      <w:pPr>
        <w:rPr>
          <w:noProof/>
        </w:rPr>
      </w:pPr>
    </w:p>
    <w:p w14:paraId="272D42E6" w14:textId="77777777" w:rsidR="003B0B83" w:rsidRDefault="003B0B83" w:rsidP="003B0B83">
      <w:pPr>
        <w:keepNext/>
      </w:pPr>
      <w:r>
        <w:rPr>
          <w:noProof/>
        </w:rPr>
        <w:lastRenderedPageBreak/>
        <w:drawing>
          <wp:inline distT="0" distB="0" distL="0" distR="0" wp14:anchorId="1D2CE1DC" wp14:editId="2F9C30E4">
            <wp:extent cx="5943600" cy="16789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1678940"/>
                    </a:xfrm>
                    <a:prstGeom prst="rect">
                      <a:avLst/>
                    </a:prstGeom>
                  </pic:spPr>
                </pic:pic>
              </a:graphicData>
            </a:graphic>
          </wp:inline>
        </w:drawing>
      </w:r>
    </w:p>
    <w:p w14:paraId="6F21CDDF" w14:textId="171D52D1" w:rsidR="003B0B83" w:rsidRDefault="003B0B83" w:rsidP="003B0B83">
      <w:pPr>
        <w:pStyle w:val="Descripcin"/>
        <w:jc w:val="center"/>
      </w:pPr>
      <w:bookmarkStart w:id="29" w:name="_Toc77350144"/>
      <w:r>
        <w:t xml:space="preserve">Ilustración </w:t>
      </w:r>
      <w:r>
        <w:fldChar w:fldCharType="begin"/>
      </w:r>
      <w:r>
        <w:instrText xml:space="preserve"> SEQ Ilustración \* ARABIC </w:instrText>
      </w:r>
      <w:r>
        <w:fldChar w:fldCharType="separate"/>
      </w:r>
      <w:r>
        <w:rPr>
          <w:noProof/>
        </w:rPr>
        <w:t>8</w:t>
      </w:r>
      <w:r>
        <w:fldChar w:fldCharType="end"/>
      </w:r>
      <w:r>
        <w:t xml:space="preserve">: Pseudocódigo del algoritmo REINFORCE </w:t>
      </w:r>
      <w:r>
        <w:rPr>
          <w:rStyle w:val="Refdenotaalpie"/>
        </w:rPr>
        <w:footnoteReference w:id="14"/>
      </w:r>
      <w:bookmarkEnd w:id="29"/>
    </w:p>
    <w:p w14:paraId="2D1D762A" w14:textId="5E4AE32D" w:rsidR="003B0B83" w:rsidRDefault="003B0B83" w:rsidP="007D6C34"/>
    <w:p w14:paraId="79FA1ED8" w14:textId="77777777" w:rsidR="003B0B83" w:rsidRDefault="003B0B83" w:rsidP="007D6C34"/>
    <w:p w14:paraId="5CB944FD" w14:textId="32812136" w:rsidR="007C570C" w:rsidRDefault="00583289" w:rsidP="00583289">
      <w:r>
        <w:t xml:space="preserve">Vemos que el primer paso es la inicialización de los parámetros de la red, representados por </w:t>
      </w:r>
      <w:r w:rsidRPr="00583289">
        <w:rPr>
          <w:i/>
          <w:iCs/>
        </w:rPr>
        <w:t>θ</w:t>
      </w:r>
      <w:r>
        <w:t>.</w:t>
      </w:r>
    </w:p>
    <w:p w14:paraId="1EE3E983" w14:textId="288218B7" w:rsidR="00583289" w:rsidRDefault="00583289" w:rsidP="00583289"/>
    <w:p w14:paraId="21FADAF5" w14:textId="6C8D75FD" w:rsidR="00583289" w:rsidRPr="00583289" w:rsidRDefault="00583289" w:rsidP="00583289">
      <w:r>
        <w:t xml:space="preserve">A continuación generamos episodios o trayectorias de determinado número de pasos T siguiendo la póliza </w:t>
      </w:r>
      <w:r w:rsidRPr="00583289">
        <w:rPr>
          <w:i/>
          <w:iCs/>
        </w:rPr>
        <w:t>π</w:t>
      </w:r>
      <w:r>
        <w:t>.</w:t>
      </w:r>
    </w:p>
    <w:p w14:paraId="1672291A" w14:textId="3FC88A42" w:rsidR="007C570C" w:rsidRDefault="00B70D10">
      <w:pPr>
        <w:spacing w:before="240" w:after="240"/>
      </w:pPr>
      <w:r>
        <w:t xml:space="preserve">En el pseudocódigo vemos que, por cada paso de un episodio, se guarda el retorno o recompensa (denotado por G en lugar de R(t)) y se procede a la actualización de los parámetros. Esta actualización también se podría hacer tras un episodio completo o tras completar varios. </w:t>
      </w:r>
    </w:p>
    <w:p w14:paraId="0B9934D3" w14:textId="212DD308" w:rsidR="00B70D10" w:rsidRDefault="00B70D10">
      <w:pPr>
        <w:spacing w:before="240" w:after="240"/>
      </w:pPr>
      <w:r>
        <w:t>El cálculo del gradiente se realiza conforme a la fórmula mostrada de tal forma que podemos establecer la equivalencia:</w:t>
      </w:r>
    </w:p>
    <w:p w14:paraId="7605979B" w14:textId="2C02C777" w:rsidR="00B70D10" w:rsidRDefault="00D17F85">
      <w:pPr>
        <w:spacing w:before="240" w:after="240"/>
      </w:pPr>
      <w:r>
        <w:t xml:space="preserve">                              </w:t>
      </w:r>
      <w:r w:rsidR="00305E08">
        <w:t xml:space="preserve">              </w:t>
      </w:r>
      <m:oMath>
        <m:sSub>
          <m:sSubPr>
            <m:ctrlPr>
              <w:rPr>
                <w:rFonts w:ascii="Cambria Math" w:hAnsi="Cambria Math"/>
                <w:i/>
              </w:rPr>
            </m:ctrlPr>
          </m:sSubPr>
          <m:e>
            <m:r>
              <w:rPr>
                <w:rFonts w:ascii="Cambria Math" w:hAnsi="Cambria Math"/>
              </w:rPr>
              <m:t>∇</m:t>
            </m:r>
          </m:e>
          <m:sub>
            <m:r>
              <w:rPr>
                <w:rFonts w:ascii="Cambria Math" w:hAnsi="Cambria Math"/>
              </w:rPr>
              <m:t>θ</m:t>
            </m:r>
          </m:sub>
        </m:sSub>
        <m:r>
          <w:rPr>
            <w:rFonts w:ascii="Cambria Math" w:hAnsi="Cambria Math"/>
          </w:rPr>
          <m:t>J</m:t>
        </m:r>
        <m:r>
          <w:rPr>
            <w:rFonts w:ascii="Cambria Math" w:hAnsi="Cambria Math"/>
          </w:rPr>
          <m:t>(</m:t>
        </m:r>
        <m:r>
          <w:rPr>
            <w:rFonts w:ascii="Cambria Math" w:hAnsi="Cambria Math"/>
          </w:rPr>
          <m:t>θ</m:t>
        </m:r>
        <m:r>
          <w:rPr>
            <w:rFonts w:ascii="Cambria Math" w:hAnsi="Cambria Math"/>
          </w:rPr>
          <m:t>)</m:t>
        </m:r>
      </m:oMath>
      <w:r w:rsidR="00305E08">
        <w:t xml:space="preserve">   = </w:t>
      </w:r>
      <w:r w:rsidR="00B70D10">
        <w:t xml:space="preserve">  </w:t>
      </w:r>
      <m:oMath>
        <m:sSup>
          <m:sSupPr>
            <m:ctrlPr>
              <w:rPr>
                <w:rFonts w:ascii="Cambria Math" w:hAnsi="Cambria Math"/>
                <w:i/>
              </w:rPr>
            </m:ctrlPr>
          </m:sSupPr>
          <m:e>
            <m:r>
              <w:rPr>
                <w:rFonts w:ascii="Cambria Math" w:hAnsi="Cambria Math"/>
              </w:rPr>
              <m:t>γ</m:t>
            </m:r>
          </m:e>
          <m:sup>
            <m:r>
              <w:rPr>
                <w:rFonts w:ascii="Cambria Math" w:hAnsi="Cambria Math"/>
              </w:rPr>
              <m:t>τ</m:t>
            </m:r>
          </m:sup>
        </m:sSup>
        <m:r>
          <w:rPr>
            <w:rFonts w:ascii="Cambria Math" w:hAnsi="Cambria Math"/>
          </w:rPr>
          <m:t>G</m:t>
        </m:r>
        <m:sSub>
          <m:sSubPr>
            <m:ctrlPr>
              <w:rPr>
                <w:rFonts w:ascii="Cambria Math" w:hAnsi="Cambria Math"/>
                <w:i/>
              </w:rPr>
            </m:ctrlPr>
          </m:sSubPr>
          <m:e>
            <m:r>
              <w:rPr>
                <w:rFonts w:ascii="Cambria Math" w:hAnsi="Cambria Math"/>
              </w:rPr>
              <m:t>∇</m:t>
            </m:r>
          </m:e>
          <m:sub>
            <m:r>
              <w:rPr>
                <w:rFonts w:ascii="Cambria Math" w:hAnsi="Cambria Math"/>
              </w:rPr>
              <m:t>θ</m:t>
            </m:r>
          </m:sub>
        </m:sSub>
        <m:func>
          <m:funcPr>
            <m:ctrlPr>
              <w:rPr>
                <w:rFonts w:ascii="Cambria Math" w:hAnsi="Cambria Math"/>
                <w:i/>
              </w:rPr>
            </m:ctrlPr>
          </m:funcPr>
          <m:fName>
            <m:r>
              <m:rPr>
                <m:sty m:val="p"/>
              </m:rPr>
              <w:rPr>
                <w:rFonts w:ascii="Cambria Math" w:hAnsi="Cambria Math"/>
              </w:rPr>
              <m:t>ln</m:t>
            </m:r>
          </m:fName>
          <m:e>
            <m:r>
              <w:rPr>
                <w:rFonts w:ascii="Cambria Math" w:hAnsi="Cambria Math"/>
              </w:rPr>
              <m:t>π</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θ</m:t>
                </m:r>
              </m:e>
            </m:d>
          </m:e>
        </m:func>
      </m:oMath>
    </w:p>
    <w:p w14:paraId="00000022" w14:textId="4288CC56" w:rsidR="001607D0" w:rsidRPr="00305E08" w:rsidRDefault="00305E08">
      <w:pPr>
        <w:spacing w:before="240"/>
        <w:rPr>
          <w:bCs/>
        </w:rPr>
      </w:pPr>
      <w:r>
        <w:rPr>
          <w:bCs/>
        </w:rPr>
        <w:t xml:space="preserve">Donde la expresión del logaritmo representa la log-probabilidad de escoger la acción A en el estado S en el paso </w:t>
      </w:r>
      <w:r w:rsidRPr="00305E08">
        <w:rPr>
          <w:bCs/>
          <w:i/>
          <w:iCs/>
        </w:rPr>
        <w:t>t</w:t>
      </w:r>
      <w:r>
        <w:rPr>
          <w:bCs/>
        </w:rPr>
        <w:t xml:space="preserve">. Y cómo hemos dicho antes G es el retorno obtenido. </w:t>
      </w:r>
      <w:r w:rsidRPr="00305E08">
        <w:rPr>
          <w:bCs/>
          <w:i/>
          <w:iCs/>
        </w:rPr>
        <w:t>γ</w:t>
      </w:r>
      <w:r>
        <w:rPr>
          <w:bCs/>
          <w:i/>
          <w:iCs/>
        </w:rPr>
        <w:t xml:space="preserve"> </w:t>
      </w:r>
      <w:r>
        <w:rPr>
          <w:bCs/>
        </w:rPr>
        <w:t>corresponde al factor de descuento.</w:t>
      </w:r>
      <w:r>
        <w:rPr>
          <w:bCs/>
          <w:i/>
          <w:iCs/>
        </w:rPr>
        <w:t xml:space="preserve"> </w:t>
      </w:r>
    </w:p>
    <w:p w14:paraId="00000023" w14:textId="315EE4F2" w:rsidR="001607D0" w:rsidRDefault="00D712E3">
      <w:pPr>
        <w:spacing w:before="240"/>
        <w:rPr>
          <w:bCs/>
        </w:rPr>
      </w:pPr>
      <w:r w:rsidRPr="00D712E3">
        <w:rPr>
          <w:bCs/>
        </w:rPr>
        <w:t>El pri</w:t>
      </w:r>
      <w:r>
        <w:rPr>
          <w:bCs/>
        </w:rPr>
        <w:t>ncipal problema que presenta este algoritmo es que adolece de una alta varianza debido a que pertenece a la familia de los algoritmos denominados “on-policy”. Esto quiere decir que estamos actualizando tras cada paso, episodio o conjunto de episodios la misma póliza con la que los estamos generando. Al poder obtener resultados muy distintos de cada episodio estamos introduciendo inestabilidad en el aprendizaje. Aún así veremos cómo se comporta en nuestro escenario.</w:t>
      </w:r>
    </w:p>
    <w:p w14:paraId="5D559B87" w14:textId="783282E9" w:rsidR="00D712E3" w:rsidRPr="00D712E3" w:rsidRDefault="00D712E3">
      <w:pPr>
        <w:spacing w:before="240"/>
        <w:rPr>
          <w:bCs/>
        </w:rPr>
      </w:pPr>
    </w:p>
    <w:p w14:paraId="00000025" w14:textId="7F8962AF" w:rsidR="001607D0" w:rsidRDefault="00B23033" w:rsidP="00B23033">
      <w:pPr>
        <w:pStyle w:val="Ttulo2"/>
      </w:pPr>
      <w:bookmarkStart w:id="30" w:name="_Toc77350373"/>
      <w:r>
        <w:lastRenderedPageBreak/>
        <w:t>Implementación</w:t>
      </w:r>
      <w:bookmarkEnd w:id="30"/>
    </w:p>
    <w:p w14:paraId="0000002D" w14:textId="77777777" w:rsidR="001607D0" w:rsidRDefault="004E57B8">
      <w:pPr>
        <w:spacing w:before="240"/>
        <w:rPr>
          <w:b/>
        </w:rPr>
      </w:pPr>
      <w:r>
        <w:rPr>
          <w:b/>
        </w:rPr>
        <w:t xml:space="preserve">Environment </w:t>
      </w:r>
    </w:p>
    <w:p w14:paraId="0000002E"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2F" w14:textId="77777777" w:rsidR="001607D0" w:rsidRDefault="004E57B8">
      <w:pPr>
        <w:spacing w:before="240"/>
        <w:rPr>
          <w:b/>
        </w:rPr>
      </w:pPr>
      <w:r>
        <w:rPr>
          <w:b/>
        </w:rPr>
        <w:t xml:space="preserve">        </w:t>
      </w:r>
      <w:r>
        <w:rPr>
          <w:b/>
        </w:rPr>
        <w:tab/>
        <w:t>Estados</w:t>
      </w:r>
    </w:p>
    <w:p w14:paraId="00000030" w14:textId="77777777" w:rsidR="001607D0" w:rsidRDefault="004E57B8">
      <w:pPr>
        <w:spacing w:before="240"/>
        <w:rPr>
          <w:b/>
        </w:rPr>
      </w:pPr>
      <w:r>
        <w:rPr>
          <w:b/>
        </w:rPr>
        <w:t xml:space="preserve">        </w:t>
      </w:r>
      <w:r>
        <w:rPr>
          <w:b/>
        </w:rPr>
        <w:tab/>
      </w:r>
    </w:p>
    <w:p w14:paraId="00000031" w14:textId="77777777" w:rsidR="001607D0" w:rsidRDefault="004E57B8">
      <w:pPr>
        <w:spacing w:before="240"/>
        <w:rPr>
          <w:b/>
        </w:rPr>
      </w:pPr>
      <w:r>
        <w:rPr>
          <w:b/>
        </w:rPr>
        <w:t xml:space="preserve">        </w:t>
      </w:r>
      <w:r>
        <w:rPr>
          <w:b/>
        </w:rPr>
        <w:tab/>
        <w:t>Acciones</w:t>
      </w:r>
    </w:p>
    <w:p w14:paraId="00000032"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3" w14:textId="77777777" w:rsidR="001607D0" w:rsidRDefault="004E57B8">
      <w:pPr>
        <w:spacing w:before="240"/>
        <w:rPr>
          <w:b/>
        </w:rPr>
      </w:pPr>
      <w:r>
        <w:rPr>
          <w:b/>
        </w:rPr>
        <w:t xml:space="preserve">        </w:t>
      </w:r>
      <w:r>
        <w:rPr>
          <w:b/>
        </w:rPr>
        <w:tab/>
        <w:t>Recompensas</w:t>
      </w:r>
    </w:p>
    <w:p w14:paraId="00000034"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5" w14:textId="77777777" w:rsidR="001607D0" w:rsidRDefault="004E57B8">
      <w:pPr>
        <w:spacing w:before="240"/>
        <w:rPr>
          <w:b/>
        </w:rPr>
      </w:pPr>
      <w:r>
        <w:rPr>
          <w:b/>
        </w:rPr>
        <w:t>Agente</w:t>
      </w:r>
    </w:p>
    <w:p w14:paraId="00000036"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7" w14:textId="77777777" w:rsidR="001607D0" w:rsidRDefault="004E57B8">
      <w:pPr>
        <w:spacing w:before="240"/>
        <w:rPr>
          <w:b/>
        </w:rPr>
      </w:pPr>
      <w:r>
        <w:rPr>
          <w:b/>
        </w:rPr>
        <w:t>Simulación</w:t>
      </w:r>
    </w:p>
    <w:p w14:paraId="00000038" w14:textId="77777777" w:rsidR="001607D0" w:rsidRDefault="004E57B8">
      <w:pPr>
        <w:spacing w:before="240" w:after="240"/>
      </w:pPr>
      <w:r>
        <w:t xml:space="preserve"> </w:t>
      </w:r>
    </w:p>
    <w:p w14:paraId="0000003B" w14:textId="22C39D71" w:rsidR="001607D0" w:rsidRPr="00B23033" w:rsidRDefault="001607D0">
      <w:pPr>
        <w:spacing w:before="240" w:after="240"/>
      </w:pPr>
    </w:p>
    <w:p w14:paraId="0000003C" w14:textId="77777777" w:rsidR="001607D0" w:rsidRDefault="004E57B8" w:rsidP="008E428B">
      <w:pPr>
        <w:pStyle w:val="Ttulo2"/>
      </w:pPr>
      <w:bookmarkStart w:id="31" w:name="_Toc77350374"/>
      <w:r>
        <w:lastRenderedPageBreak/>
        <w:t>Resultados</w:t>
      </w:r>
      <w:bookmarkEnd w:id="31"/>
    </w:p>
    <w:p w14:paraId="0000003D" w14:textId="77777777" w:rsidR="001607D0" w:rsidRDefault="004E57B8">
      <w:pPr>
        <w:spacing w:before="240" w:after="240"/>
      </w:pPr>
      <w:r>
        <w:t xml:space="preserve"> </w:t>
      </w:r>
    </w:p>
    <w:p w14:paraId="0000003E" w14:textId="77777777" w:rsidR="001607D0" w:rsidRDefault="004E57B8">
      <w:pPr>
        <w:spacing w:before="240" w:after="240"/>
      </w:pPr>
      <w:r>
        <w:t xml:space="preserve"> </w:t>
      </w:r>
    </w:p>
    <w:p w14:paraId="0000003F" w14:textId="77777777" w:rsidR="001607D0" w:rsidRDefault="004E57B8">
      <w:pPr>
        <w:spacing w:before="240" w:after="240"/>
      </w:pPr>
      <w:r>
        <w:t xml:space="preserve"> </w:t>
      </w:r>
    </w:p>
    <w:p w14:paraId="00000040" w14:textId="77777777" w:rsidR="001607D0" w:rsidRPr="0046638D" w:rsidRDefault="004E57B8">
      <w:pPr>
        <w:spacing w:before="240" w:after="240"/>
        <w:rPr>
          <w:u w:val="single"/>
        </w:rPr>
      </w:pPr>
      <w:r>
        <w:t xml:space="preserve"> </w:t>
      </w:r>
    </w:p>
    <w:p w14:paraId="00000041" w14:textId="49CABF5A" w:rsidR="001607D0" w:rsidRDefault="004E57B8" w:rsidP="008E428B">
      <w:pPr>
        <w:pStyle w:val="Ttulo2"/>
      </w:pPr>
      <w:bookmarkStart w:id="32" w:name="_Toc77350375"/>
      <w:r>
        <w:lastRenderedPageBreak/>
        <w:t>Conclusiones</w:t>
      </w:r>
      <w:bookmarkEnd w:id="32"/>
    </w:p>
    <w:p w14:paraId="021BABE7" w14:textId="7A9E65FA" w:rsidR="00B75DC7" w:rsidRDefault="00B75DC7" w:rsidP="00B75DC7"/>
    <w:p w14:paraId="00000042" w14:textId="15A3D480" w:rsidR="001607D0" w:rsidRDefault="001607D0">
      <w:pPr>
        <w:rPr>
          <w:b/>
        </w:rPr>
      </w:pPr>
    </w:p>
    <w:p w14:paraId="491BF2B7" w14:textId="48359BC7" w:rsidR="00B75DC7" w:rsidRDefault="00B75DC7" w:rsidP="00B75DC7">
      <w:pPr>
        <w:pStyle w:val="Ttulo2"/>
      </w:pPr>
      <w:bookmarkStart w:id="33" w:name="_Toc77350376"/>
      <w:r>
        <w:lastRenderedPageBreak/>
        <w:t>Bibliografía</w:t>
      </w:r>
      <w:bookmarkEnd w:id="33"/>
    </w:p>
    <w:p w14:paraId="2C8C503E" w14:textId="77777777" w:rsidR="003B0B83" w:rsidRPr="003B0B83" w:rsidRDefault="009048F5" w:rsidP="003B0B83">
      <w:pPr>
        <w:pStyle w:val="Bibliografa"/>
      </w:pPr>
      <w:r>
        <w:fldChar w:fldCharType="begin"/>
      </w:r>
      <w:r w:rsidR="00E63544">
        <w:instrText xml:space="preserve"> ADDIN ZOTERO_BIBL {"uncited":[],"omitted":[],"custom":[]} CSL_BIBLIOGRAPHY </w:instrText>
      </w:r>
      <w:r>
        <w:fldChar w:fldCharType="separate"/>
      </w:r>
      <w:r w:rsidR="003B0B83" w:rsidRPr="003B0B83">
        <w:t>Manning Publications. «Deep Reinforcement Learning in Action». Accedido 12 de julio de 2021. https://www.manning.com/books/deep-reinforcement-learning-in-action.</w:t>
      </w:r>
    </w:p>
    <w:p w14:paraId="1DEF1C8A" w14:textId="77777777" w:rsidR="003B0B83" w:rsidRPr="003B0B83" w:rsidRDefault="003B0B83" w:rsidP="003B0B83">
      <w:pPr>
        <w:pStyle w:val="Bibliografa"/>
      </w:pPr>
      <w:r w:rsidRPr="003B0B83">
        <w:t>Kubernetes. «Horizontal Pod Autoscaler Walkthrough». Accedido 12 de julio de 2021. https://kubernetes.io/docs/tasks/run-application/horizontal-pod-autoscale-walkthrough/.</w:t>
      </w:r>
    </w:p>
    <w:p w14:paraId="79268E94" w14:textId="77777777" w:rsidR="003B0B83" w:rsidRPr="003B0B83" w:rsidRDefault="003B0B83" w:rsidP="003B0B83">
      <w:pPr>
        <w:pStyle w:val="Bibliografa"/>
      </w:pPr>
      <w:r w:rsidRPr="003B0B83">
        <w:rPr>
          <w:i/>
          <w:iCs/>
        </w:rPr>
        <w:t>kubernetes-client/python</w:t>
      </w:r>
      <w:r w:rsidRPr="003B0B83">
        <w:t>. Python. 2016. Reprint, Kubernetes Clients, 2021. https://github.com/kubernetes-client/python.</w:t>
      </w:r>
    </w:p>
    <w:p w14:paraId="5738C9A9" w14:textId="77777777" w:rsidR="003B0B83" w:rsidRPr="003B0B83" w:rsidRDefault="003B0B83" w:rsidP="003B0B83">
      <w:pPr>
        <w:pStyle w:val="Bibliografa"/>
      </w:pPr>
      <w:r w:rsidRPr="003B0B83">
        <w:t>minikube. «Minikube». Accedido 12 de julio de 2021. https://minikube.sigs.k8s.io/docs/.</w:t>
      </w:r>
    </w:p>
    <w:p w14:paraId="389D4903" w14:textId="77777777" w:rsidR="003B0B83" w:rsidRPr="003B0B83" w:rsidRDefault="003B0B83" w:rsidP="003B0B83">
      <w:pPr>
        <w:pStyle w:val="Bibliografa"/>
      </w:pPr>
      <w:r w:rsidRPr="003B0B83">
        <w:t>Kubernetes. «¿Qué es Kubernetes?» Accedido 12 de julio de 2021. https://kubernetes.io/es/docs/concepts/overview/what-is-kubernetes/.</w:t>
      </w:r>
    </w:p>
    <w:p w14:paraId="0506D228" w14:textId="77777777" w:rsidR="003B0B83" w:rsidRPr="003B0B83" w:rsidRDefault="003B0B83" w:rsidP="003B0B83">
      <w:pPr>
        <w:pStyle w:val="Bibliografa"/>
      </w:pPr>
      <w:r w:rsidRPr="003B0B83">
        <w:t xml:space="preserve">Ravichandiran, Sudharsan. </w:t>
      </w:r>
      <w:r w:rsidRPr="003B0B83">
        <w:rPr>
          <w:i/>
          <w:iCs/>
        </w:rPr>
        <w:t>Deep Reinforcement Learning with Python: Master classic RL, deep RL, distributional RL, inverse RL, and more with OpenAI Gym and TensorFlow, 2nd Edition</w:t>
      </w:r>
      <w:r w:rsidRPr="003B0B83">
        <w:t>. Birmingham ; Mumbai, 2020.</w:t>
      </w:r>
    </w:p>
    <w:p w14:paraId="71B908BE" w14:textId="77777777" w:rsidR="003B0B83" w:rsidRPr="003B0B83" w:rsidRDefault="003B0B83" w:rsidP="003B0B83">
      <w:pPr>
        <w:pStyle w:val="Bibliografa"/>
      </w:pPr>
      <w:r w:rsidRPr="003B0B83">
        <w:t xml:space="preserve">Sutton, Richard S., y Andrew G. Barto. </w:t>
      </w:r>
      <w:r w:rsidRPr="003B0B83">
        <w:rPr>
          <w:i/>
          <w:iCs/>
        </w:rPr>
        <w:t>Reinforcement Learning: An Introduction</w:t>
      </w:r>
      <w:r w:rsidRPr="003B0B83">
        <w:t>. Second edition. Cambridge, Mass: A Bradford Book, 1998.</w:t>
      </w:r>
    </w:p>
    <w:p w14:paraId="62915469" w14:textId="77777777" w:rsidR="003B0B83" w:rsidRPr="003B0B83" w:rsidRDefault="003B0B83" w:rsidP="003B0B83">
      <w:pPr>
        <w:pStyle w:val="Bibliografa"/>
      </w:pPr>
      <w:r w:rsidRPr="003B0B83">
        <w:t>Ushio, Tsuyoshi. «Kubernetes in Three Diagrams». Medium, 5 de febrero de 2018. https://tsuyoshiushio.medium.com/kubernetes-in-three-diagrams-6aba8432541c.</w:t>
      </w:r>
    </w:p>
    <w:p w14:paraId="6FBA93C3" w14:textId="7DCDDF35" w:rsidR="001410E1" w:rsidRDefault="009048F5" w:rsidP="00B75DC7">
      <w:r>
        <w:fldChar w:fldCharType="end"/>
      </w:r>
    </w:p>
    <w:p w14:paraId="3ED71CB1" w14:textId="5D74876B" w:rsidR="005A6D85" w:rsidRPr="005A6D85" w:rsidRDefault="005A6D85" w:rsidP="00B75DC7">
      <w:pPr>
        <w:rPr>
          <w:u w:val="single"/>
        </w:rPr>
      </w:pPr>
    </w:p>
    <w:p w14:paraId="5A7BFAE5" w14:textId="77777777" w:rsidR="005A6D85" w:rsidRDefault="005A6D85" w:rsidP="00B75DC7"/>
    <w:p w14:paraId="176C08C2" w14:textId="77777777" w:rsidR="00E63544" w:rsidRPr="00594526" w:rsidRDefault="00E63544" w:rsidP="00B75DC7"/>
    <w:p w14:paraId="1D08B100" w14:textId="717B01F9" w:rsidR="00594526" w:rsidRDefault="00594526" w:rsidP="00B75DC7"/>
    <w:p w14:paraId="17079769" w14:textId="2C0FC6CF" w:rsidR="00594526" w:rsidRDefault="005A6D85" w:rsidP="00594526">
      <w:pPr>
        <w:pStyle w:val="Ttulo2"/>
      </w:pPr>
      <w:bookmarkStart w:id="34" w:name="_Toc77350378"/>
      <w:r>
        <w:lastRenderedPageBreak/>
        <w:t xml:space="preserve">Otros </w:t>
      </w:r>
      <w:r w:rsidR="00594526">
        <w:t>Recursos</w:t>
      </w:r>
      <w:bookmarkEnd w:id="34"/>
    </w:p>
    <w:p w14:paraId="4D95D969" w14:textId="77777777" w:rsidR="000128F1" w:rsidRDefault="000128F1" w:rsidP="000128F1">
      <w:pPr>
        <w:pStyle w:val="Ttulo3"/>
      </w:pPr>
      <w:bookmarkStart w:id="35" w:name="_Toc77350379"/>
      <w:bookmarkStart w:id="36" w:name="_Toc77350377"/>
      <w:r>
        <w:t>Repositorio de Código</w:t>
      </w:r>
      <w:bookmarkEnd w:id="36"/>
    </w:p>
    <w:p w14:paraId="08C26EE2" w14:textId="77777777" w:rsidR="000128F1" w:rsidRDefault="000128F1" w:rsidP="000128F1"/>
    <w:p w14:paraId="2624907F" w14:textId="77777777" w:rsidR="000128F1" w:rsidRDefault="000128F1" w:rsidP="000128F1">
      <w:r>
        <w:t>El código del proyecto puede encontrarse en el siguiente repositorio de GitHub:</w:t>
      </w:r>
    </w:p>
    <w:p w14:paraId="63C81B0C" w14:textId="77777777" w:rsidR="000128F1" w:rsidRPr="00B75DC7" w:rsidRDefault="000128F1" w:rsidP="000128F1"/>
    <w:p w14:paraId="0EC27D12" w14:textId="77777777" w:rsidR="000128F1" w:rsidRPr="00B75DC7" w:rsidRDefault="000128F1" w:rsidP="000128F1">
      <w:hyperlink r:id="rId23" w:history="1">
        <w:r w:rsidRPr="00B75DC7">
          <w:rPr>
            <w:rStyle w:val="Hipervnculo"/>
          </w:rPr>
          <w:t>https://github.com/mlalandag/HPAwDRL</w:t>
        </w:r>
      </w:hyperlink>
    </w:p>
    <w:p w14:paraId="756843CF" w14:textId="4A54DB5C" w:rsidR="00594526" w:rsidRDefault="00E37CB4" w:rsidP="00E37CB4">
      <w:pPr>
        <w:pStyle w:val="Ttulo3"/>
      </w:pPr>
      <w:r>
        <w:t>Cliente Python de Kubernetes</w:t>
      </w:r>
      <w:bookmarkEnd w:id="35"/>
    </w:p>
    <w:p w14:paraId="1189E5DC" w14:textId="77777777" w:rsidR="00E37CB4" w:rsidRPr="005F69FE" w:rsidRDefault="00E37CB4" w:rsidP="00B75DC7"/>
    <w:p w14:paraId="62423A33" w14:textId="77777777" w:rsidR="00594526" w:rsidRDefault="000F1F0B" w:rsidP="00594526">
      <w:hyperlink r:id="rId24" w:history="1">
        <w:r w:rsidR="00594526" w:rsidRPr="00AC3255">
          <w:rPr>
            <w:rStyle w:val="Hipervnculo"/>
          </w:rPr>
          <w:t>https://github.com/kubernetes-client/python</w:t>
        </w:r>
      </w:hyperlink>
    </w:p>
    <w:p w14:paraId="24A12075" w14:textId="1F638617" w:rsidR="00E37CB4" w:rsidRDefault="00E37CB4" w:rsidP="00E37CB4">
      <w:pPr>
        <w:pStyle w:val="Ttulo3"/>
      </w:pPr>
      <w:bookmarkStart w:id="37" w:name="_Toc77350380"/>
      <w:r>
        <w:t>Indice de Figuras</w:t>
      </w:r>
      <w:bookmarkEnd w:id="37"/>
    </w:p>
    <w:p w14:paraId="33FDE72F" w14:textId="27AAAFD0" w:rsidR="00E37CB4" w:rsidRDefault="00E37CB4">
      <w:pPr>
        <w:pStyle w:val="Tabladeilustraciones"/>
        <w:tabs>
          <w:tab w:val="right" w:leader="dot" w:pos="9350"/>
        </w:tabs>
        <w:rPr>
          <w:noProof/>
        </w:rPr>
      </w:pPr>
      <w:r>
        <w:fldChar w:fldCharType="begin"/>
      </w:r>
      <w:r>
        <w:instrText xml:space="preserve"> TOC \h \z \c "Ilustración" </w:instrText>
      </w:r>
      <w:r>
        <w:fldChar w:fldCharType="separate"/>
      </w:r>
      <w:hyperlink w:anchor="_Toc77350137" w:history="1">
        <w:r w:rsidRPr="00A10067">
          <w:rPr>
            <w:rStyle w:val="Hipervnculo"/>
            <w:noProof/>
          </w:rPr>
          <w:t xml:space="preserve">Ilustración 1: Despliegue en contenedores  </w:t>
        </w:r>
        <w:r>
          <w:rPr>
            <w:noProof/>
            <w:webHidden/>
          </w:rPr>
          <w:tab/>
        </w:r>
        <w:r>
          <w:rPr>
            <w:noProof/>
            <w:webHidden/>
          </w:rPr>
          <w:fldChar w:fldCharType="begin"/>
        </w:r>
        <w:r>
          <w:rPr>
            <w:noProof/>
            <w:webHidden/>
          </w:rPr>
          <w:instrText xml:space="preserve"> PAGEREF _Toc77350137 \h </w:instrText>
        </w:r>
        <w:r>
          <w:rPr>
            <w:noProof/>
            <w:webHidden/>
          </w:rPr>
        </w:r>
        <w:r>
          <w:rPr>
            <w:noProof/>
            <w:webHidden/>
          </w:rPr>
          <w:fldChar w:fldCharType="separate"/>
        </w:r>
        <w:r>
          <w:rPr>
            <w:noProof/>
            <w:webHidden/>
          </w:rPr>
          <w:t>3</w:t>
        </w:r>
        <w:r>
          <w:rPr>
            <w:noProof/>
            <w:webHidden/>
          </w:rPr>
          <w:fldChar w:fldCharType="end"/>
        </w:r>
      </w:hyperlink>
    </w:p>
    <w:p w14:paraId="2E9ACAF8" w14:textId="5750D20E" w:rsidR="00E37CB4" w:rsidRDefault="00E37CB4">
      <w:pPr>
        <w:pStyle w:val="Tabladeilustraciones"/>
        <w:tabs>
          <w:tab w:val="right" w:leader="dot" w:pos="9350"/>
        </w:tabs>
        <w:rPr>
          <w:noProof/>
        </w:rPr>
      </w:pPr>
      <w:hyperlink w:anchor="_Toc77350138" w:history="1">
        <w:r w:rsidRPr="00A10067">
          <w:rPr>
            <w:rStyle w:val="Hipervnculo"/>
            <w:noProof/>
          </w:rPr>
          <w:t xml:space="preserve">Ilustración 2: Arquitectura de Kubernetes </w:t>
        </w:r>
        <w:r>
          <w:rPr>
            <w:noProof/>
            <w:webHidden/>
          </w:rPr>
          <w:tab/>
        </w:r>
        <w:r>
          <w:rPr>
            <w:noProof/>
            <w:webHidden/>
          </w:rPr>
          <w:fldChar w:fldCharType="begin"/>
        </w:r>
        <w:r>
          <w:rPr>
            <w:noProof/>
            <w:webHidden/>
          </w:rPr>
          <w:instrText xml:space="preserve"> PAGEREF _Toc77350138 \h </w:instrText>
        </w:r>
        <w:r>
          <w:rPr>
            <w:noProof/>
            <w:webHidden/>
          </w:rPr>
        </w:r>
        <w:r>
          <w:rPr>
            <w:noProof/>
            <w:webHidden/>
          </w:rPr>
          <w:fldChar w:fldCharType="separate"/>
        </w:r>
        <w:r>
          <w:rPr>
            <w:noProof/>
            <w:webHidden/>
          </w:rPr>
          <w:t>4</w:t>
        </w:r>
        <w:r>
          <w:rPr>
            <w:noProof/>
            <w:webHidden/>
          </w:rPr>
          <w:fldChar w:fldCharType="end"/>
        </w:r>
      </w:hyperlink>
    </w:p>
    <w:p w14:paraId="03695E38" w14:textId="72C73628" w:rsidR="00E37CB4" w:rsidRDefault="00E37CB4">
      <w:pPr>
        <w:pStyle w:val="Tabladeilustraciones"/>
        <w:tabs>
          <w:tab w:val="right" w:leader="dot" w:pos="9350"/>
        </w:tabs>
        <w:rPr>
          <w:noProof/>
        </w:rPr>
      </w:pPr>
      <w:hyperlink w:anchor="_Toc77350139" w:history="1">
        <w:r w:rsidRPr="00A10067">
          <w:rPr>
            <w:rStyle w:val="Hipervnculo"/>
            <w:noProof/>
          </w:rPr>
          <w:t>Ilustración 3: Kubernetes Dashboard</w:t>
        </w:r>
        <w:r>
          <w:rPr>
            <w:noProof/>
            <w:webHidden/>
          </w:rPr>
          <w:tab/>
        </w:r>
        <w:r>
          <w:rPr>
            <w:noProof/>
            <w:webHidden/>
          </w:rPr>
          <w:fldChar w:fldCharType="begin"/>
        </w:r>
        <w:r>
          <w:rPr>
            <w:noProof/>
            <w:webHidden/>
          </w:rPr>
          <w:instrText xml:space="preserve"> PAGEREF _Toc77350139 \h </w:instrText>
        </w:r>
        <w:r>
          <w:rPr>
            <w:noProof/>
            <w:webHidden/>
          </w:rPr>
        </w:r>
        <w:r>
          <w:rPr>
            <w:noProof/>
            <w:webHidden/>
          </w:rPr>
          <w:fldChar w:fldCharType="separate"/>
        </w:r>
        <w:r>
          <w:rPr>
            <w:noProof/>
            <w:webHidden/>
          </w:rPr>
          <w:t>6</w:t>
        </w:r>
        <w:r>
          <w:rPr>
            <w:noProof/>
            <w:webHidden/>
          </w:rPr>
          <w:fldChar w:fldCharType="end"/>
        </w:r>
      </w:hyperlink>
    </w:p>
    <w:p w14:paraId="7C5040D0" w14:textId="7BC691F1" w:rsidR="00E37CB4" w:rsidRDefault="00E37CB4">
      <w:pPr>
        <w:pStyle w:val="Tabladeilustraciones"/>
        <w:tabs>
          <w:tab w:val="right" w:leader="dot" w:pos="9350"/>
        </w:tabs>
        <w:rPr>
          <w:noProof/>
        </w:rPr>
      </w:pPr>
      <w:hyperlink w:anchor="_Toc77350140" w:history="1">
        <w:r w:rsidRPr="00A10067">
          <w:rPr>
            <w:rStyle w:val="Hipervnculo"/>
            <w:noProof/>
          </w:rPr>
          <w:t xml:space="preserve">Ilustración 4: Elementos de un sistema de aprendizaje por refuerzo </w:t>
        </w:r>
        <w:r>
          <w:rPr>
            <w:noProof/>
            <w:webHidden/>
          </w:rPr>
          <w:tab/>
        </w:r>
        <w:r>
          <w:rPr>
            <w:noProof/>
            <w:webHidden/>
          </w:rPr>
          <w:fldChar w:fldCharType="begin"/>
        </w:r>
        <w:r>
          <w:rPr>
            <w:noProof/>
            <w:webHidden/>
          </w:rPr>
          <w:instrText xml:space="preserve"> PAGEREF _Toc77350140 \h </w:instrText>
        </w:r>
        <w:r>
          <w:rPr>
            <w:noProof/>
            <w:webHidden/>
          </w:rPr>
        </w:r>
        <w:r>
          <w:rPr>
            <w:noProof/>
            <w:webHidden/>
          </w:rPr>
          <w:fldChar w:fldCharType="separate"/>
        </w:r>
        <w:r>
          <w:rPr>
            <w:noProof/>
            <w:webHidden/>
          </w:rPr>
          <w:t>8</w:t>
        </w:r>
        <w:r>
          <w:rPr>
            <w:noProof/>
            <w:webHidden/>
          </w:rPr>
          <w:fldChar w:fldCharType="end"/>
        </w:r>
      </w:hyperlink>
    </w:p>
    <w:p w14:paraId="2DD36DCA" w14:textId="6CA64ADA" w:rsidR="00E37CB4" w:rsidRDefault="00E37CB4">
      <w:pPr>
        <w:pStyle w:val="Tabladeilustraciones"/>
        <w:tabs>
          <w:tab w:val="right" w:leader="dot" w:pos="9350"/>
        </w:tabs>
        <w:rPr>
          <w:noProof/>
        </w:rPr>
      </w:pPr>
      <w:hyperlink w:anchor="_Toc77350141" w:history="1">
        <w:r w:rsidRPr="00A10067">
          <w:rPr>
            <w:rStyle w:val="Hipervnculo"/>
            <w:noProof/>
          </w:rPr>
          <w:t>Ilustración 5: Algoritmo Q-Learning</w:t>
        </w:r>
        <w:r w:rsidRPr="00A10067">
          <w:rPr>
            <w:rStyle w:val="Hipervnculo"/>
            <w:bCs/>
            <w:noProof/>
          </w:rPr>
          <w:t xml:space="preserve">  </w:t>
        </w:r>
        <w:r>
          <w:rPr>
            <w:noProof/>
            <w:webHidden/>
          </w:rPr>
          <w:tab/>
        </w:r>
        <w:r>
          <w:rPr>
            <w:noProof/>
            <w:webHidden/>
          </w:rPr>
          <w:fldChar w:fldCharType="begin"/>
        </w:r>
        <w:r>
          <w:rPr>
            <w:noProof/>
            <w:webHidden/>
          </w:rPr>
          <w:instrText xml:space="preserve"> PAGEREF _Toc77350141 \h </w:instrText>
        </w:r>
        <w:r>
          <w:rPr>
            <w:noProof/>
            <w:webHidden/>
          </w:rPr>
        </w:r>
        <w:r>
          <w:rPr>
            <w:noProof/>
            <w:webHidden/>
          </w:rPr>
          <w:fldChar w:fldCharType="separate"/>
        </w:r>
        <w:r>
          <w:rPr>
            <w:noProof/>
            <w:webHidden/>
          </w:rPr>
          <w:t>9</w:t>
        </w:r>
        <w:r>
          <w:rPr>
            <w:noProof/>
            <w:webHidden/>
          </w:rPr>
          <w:fldChar w:fldCharType="end"/>
        </w:r>
      </w:hyperlink>
    </w:p>
    <w:p w14:paraId="2327AC89" w14:textId="687AEC8D" w:rsidR="00E37CB4" w:rsidRDefault="00E37CB4">
      <w:pPr>
        <w:pStyle w:val="Tabladeilustraciones"/>
        <w:tabs>
          <w:tab w:val="right" w:leader="dot" w:pos="9350"/>
        </w:tabs>
        <w:rPr>
          <w:noProof/>
        </w:rPr>
      </w:pPr>
      <w:hyperlink w:anchor="_Toc77350142" w:history="1">
        <w:r w:rsidRPr="00A10067">
          <w:rPr>
            <w:rStyle w:val="Hipervnculo"/>
            <w:noProof/>
          </w:rPr>
          <w:t xml:space="preserve">Ilustración 6: Deep Q Network (DQN) </w:t>
        </w:r>
        <w:r>
          <w:rPr>
            <w:noProof/>
            <w:webHidden/>
          </w:rPr>
          <w:tab/>
        </w:r>
        <w:r>
          <w:rPr>
            <w:noProof/>
            <w:webHidden/>
          </w:rPr>
          <w:fldChar w:fldCharType="begin"/>
        </w:r>
        <w:r>
          <w:rPr>
            <w:noProof/>
            <w:webHidden/>
          </w:rPr>
          <w:instrText xml:space="preserve"> PAGEREF _Toc77350142 \h </w:instrText>
        </w:r>
        <w:r>
          <w:rPr>
            <w:noProof/>
            <w:webHidden/>
          </w:rPr>
        </w:r>
        <w:r>
          <w:rPr>
            <w:noProof/>
            <w:webHidden/>
          </w:rPr>
          <w:fldChar w:fldCharType="separate"/>
        </w:r>
        <w:r>
          <w:rPr>
            <w:noProof/>
            <w:webHidden/>
          </w:rPr>
          <w:t>12</w:t>
        </w:r>
        <w:r>
          <w:rPr>
            <w:noProof/>
            <w:webHidden/>
          </w:rPr>
          <w:fldChar w:fldCharType="end"/>
        </w:r>
      </w:hyperlink>
    </w:p>
    <w:p w14:paraId="4412C88E" w14:textId="6F0CCEC9" w:rsidR="00E37CB4" w:rsidRDefault="00E37CB4">
      <w:pPr>
        <w:pStyle w:val="Tabladeilustraciones"/>
        <w:tabs>
          <w:tab w:val="right" w:leader="dot" w:pos="9350"/>
        </w:tabs>
        <w:rPr>
          <w:noProof/>
        </w:rPr>
      </w:pPr>
      <w:hyperlink w:anchor="_Toc77350143" w:history="1">
        <w:r w:rsidRPr="00A10067">
          <w:rPr>
            <w:rStyle w:val="Hipervnculo"/>
            <w:noProof/>
          </w:rPr>
          <w:t xml:space="preserve">Ilustración 7: Policy Network </w:t>
        </w:r>
        <w:r>
          <w:rPr>
            <w:noProof/>
            <w:webHidden/>
          </w:rPr>
          <w:tab/>
        </w:r>
        <w:r>
          <w:rPr>
            <w:noProof/>
            <w:webHidden/>
          </w:rPr>
          <w:fldChar w:fldCharType="begin"/>
        </w:r>
        <w:r>
          <w:rPr>
            <w:noProof/>
            <w:webHidden/>
          </w:rPr>
          <w:instrText xml:space="preserve"> PAGEREF _Toc77350143 \h </w:instrText>
        </w:r>
        <w:r>
          <w:rPr>
            <w:noProof/>
            <w:webHidden/>
          </w:rPr>
        </w:r>
        <w:r>
          <w:rPr>
            <w:noProof/>
            <w:webHidden/>
          </w:rPr>
          <w:fldChar w:fldCharType="separate"/>
        </w:r>
        <w:r>
          <w:rPr>
            <w:noProof/>
            <w:webHidden/>
          </w:rPr>
          <w:t>13</w:t>
        </w:r>
        <w:r>
          <w:rPr>
            <w:noProof/>
            <w:webHidden/>
          </w:rPr>
          <w:fldChar w:fldCharType="end"/>
        </w:r>
      </w:hyperlink>
    </w:p>
    <w:p w14:paraId="1FA4BFB0" w14:textId="253BEBD7" w:rsidR="00E37CB4" w:rsidRDefault="00E37CB4">
      <w:pPr>
        <w:pStyle w:val="Tabladeilustraciones"/>
        <w:tabs>
          <w:tab w:val="right" w:leader="dot" w:pos="9350"/>
        </w:tabs>
        <w:rPr>
          <w:noProof/>
        </w:rPr>
      </w:pPr>
      <w:hyperlink w:anchor="_Toc77350144" w:history="1">
        <w:r w:rsidRPr="00A10067">
          <w:rPr>
            <w:rStyle w:val="Hipervnculo"/>
            <w:noProof/>
          </w:rPr>
          <w:t xml:space="preserve">Ilustración 8: Pseudocódigo del algoritmo REINFORCE </w:t>
        </w:r>
        <w:r>
          <w:rPr>
            <w:noProof/>
            <w:webHidden/>
          </w:rPr>
          <w:tab/>
        </w:r>
        <w:r>
          <w:rPr>
            <w:noProof/>
            <w:webHidden/>
          </w:rPr>
          <w:fldChar w:fldCharType="begin"/>
        </w:r>
        <w:r>
          <w:rPr>
            <w:noProof/>
            <w:webHidden/>
          </w:rPr>
          <w:instrText xml:space="preserve"> PAGEREF _Toc77350144 \h </w:instrText>
        </w:r>
        <w:r>
          <w:rPr>
            <w:noProof/>
            <w:webHidden/>
          </w:rPr>
        </w:r>
        <w:r>
          <w:rPr>
            <w:noProof/>
            <w:webHidden/>
          </w:rPr>
          <w:fldChar w:fldCharType="separate"/>
        </w:r>
        <w:r>
          <w:rPr>
            <w:noProof/>
            <w:webHidden/>
          </w:rPr>
          <w:t>14</w:t>
        </w:r>
        <w:r>
          <w:rPr>
            <w:noProof/>
            <w:webHidden/>
          </w:rPr>
          <w:fldChar w:fldCharType="end"/>
        </w:r>
      </w:hyperlink>
    </w:p>
    <w:p w14:paraId="481BE211" w14:textId="0E5A7D16" w:rsidR="00E37CB4" w:rsidRDefault="00E37CB4" w:rsidP="00E37CB4">
      <w:r>
        <w:fldChar w:fldCharType="end"/>
      </w:r>
    </w:p>
    <w:p w14:paraId="0C3FB757" w14:textId="77777777" w:rsidR="00E37CB4" w:rsidRPr="00E37CB4" w:rsidRDefault="00E37CB4" w:rsidP="00E37CB4"/>
    <w:sectPr w:rsidR="00E37CB4" w:rsidRPr="00E37CB4">
      <w:headerReference w:type="default" r:id="rId25"/>
      <w:footerReference w:type="default" r:id="rId2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BF709" w14:textId="77777777" w:rsidR="000F1F0B" w:rsidRDefault="000F1F0B" w:rsidP="00B76BE2">
      <w:pPr>
        <w:spacing w:line="240" w:lineRule="auto"/>
      </w:pPr>
      <w:r>
        <w:separator/>
      </w:r>
    </w:p>
  </w:endnote>
  <w:endnote w:type="continuationSeparator" w:id="0">
    <w:p w14:paraId="2B7DDD56" w14:textId="77777777" w:rsidR="000F1F0B" w:rsidRDefault="000F1F0B"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etropolisligh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E0758"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1D694297" w14:textId="7953B374"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C7484" w14:textId="77777777" w:rsidR="000F1F0B" w:rsidRDefault="000F1F0B" w:rsidP="00B76BE2">
      <w:pPr>
        <w:spacing w:line="240" w:lineRule="auto"/>
      </w:pPr>
      <w:r>
        <w:separator/>
      </w:r>
    </w:p>
  </w:footnote>
  <w:footnote w:type="continuationSeparator" w:id="0">
    <w:p w14:paraId="583FB47F" w14:textId="77777777" w:rsidR="000F1F0B" w:rsidRDefault="000F1F0B" w:rsidP="00B76BE2">
      <w:pPr>
        <w:spacing w:line="240" w:lineRule="auto"/>
      </w:pPr>
      <w:r>
        <w:continuationSeparator/>
      </w:r>
    </w:p>
  </w:footnote>
  <w:footnote w:id="1">
    <w:p w14:paraId="0BABBADC" w14:textId="02C9A041"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427AF186" w14:textId="0BEB410E"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75F655B0" w14:textId="0BED769D"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4FEDBED8" w14:textId="33551E60" w:rsidR="00216E35" w:rsidRPr="00216E35" w:rsidRDefault="00216E35">
      <w:pPr>
        <w:pStyle w:val="Textonotapie"/>
      </w:pPr>
      <w:r>
        <w:rPr>
          <w:rStyle w:val="Refdenotaalpie"/>
        </w:rPr>
        <w:footnoteRef/>
      </w:r>
      <w:r>
        <w:t xml:space="preserve"> </w:t>
      </w:r>
      <w:r>
        <w:fldChar w:fldCharType="begin"/>
      </w:r>
      <w:r w:rsidR="00A85B0B">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216E35">
        <w:rPr>
          <w:szCs w:val="24"/>
        </w:rPr>
        <w:t>Ushio, «Kubernetes in Three Diagrams».</w:t>
      </w:r>
      <w:r>
        <w:fldChar w:fldCharType="end"/>
      </w:r>
    </w:p>
  </w:footnote>
  <w:footnote w:id="5">
    <w:p w14:paraId="7BDD6567" w14:textId="276BE644" w:rsidR="000F5339" w:rsidRPr="000F5339" w:rsidRDefault="000F5339">
      <w:pPr>
        <w:pStyle w:val="Textonotapie"/>
        <w:rPr>
          <w:u w:val="single"/>
        </w:rPr>
      </w:pPr>
      <w:r>
        <w:rPr>
          <w:rStyle w:val="Refdenotaalpie"/>
        </w:rPr>
        <w:footnoteRef/>
      </w:r>
      <w:r>
        <w:t xml:space="preserve"> </w:t>
      </w:r>
      <w:r>
        <w:fldChar w:fldCharType="begin"/>
      </w:r>
      <w:r w:rsidR="00A85B0B">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0F5339">
        <w:rPr>
          <w:szCs w:val="24"/>
        </w:rPr>
        <w:t>«Horizontal Pod Autoscaler Walkthrough».</w:t>
      </w:r>
      <w:r>
        <w:fldChar w:fldCharType="end"/>
      </w:r>
    </w:p>
  </w:footnote>
  <w:footnote w:id="6">
    <w:p w14:paraId="2015EB00" w14:textId="123EA304" w:rsidR="002B70CC" w:rsidRPr="002B70CC" w:rsidRDefault="002B70CC">
      <w:pPr>
        <w:pStyle w:val="Textonotapie"/>
      </w:pPr>
      <w:r>
        <w:rPr>
          <w:rStyle w:val="Refdenotaalpie"/>
        </w:rPr>
        <w:footnoteRef/>
      </w:r>
      <w:r>
        <w:t xml:space="preserve"> </w:t>
      </w:r>
      <w:r>
        <w:fldChar w:fldCharType="begin"/>
      </w:r>
      <w: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2B70CC">
        <w:rPr>
          <w:i/>
          <w:iCs/>
          <w:szCs w:val="24"/>
        </w:rPr>
        <w:t>kubernetes-client/python</w:t>
      </w:r>
      <w:r w:rsidRPr="002B70CC">
        <w:rPr>
          <w:szCs w:val="24"/>
        </w:rPr>
        <w:t>.</w:t>
      </w:r>
      <w:r>
        <w:fldChar w:fldCharType="end"/>
      </w:r>
    </w:p>
  </w:footnote>
  <w:footnote w:id="7">
    <w:p w14:paraId="2A6A178D" w14:textId="44C30441" w:rsidR="009048F5" w:rsidRPr="009048F5" w:rsidRDefault="009048F5">
      <w:pPr>
        <w:pStyle w:val="Textonotapie"/>
      </w:pPr>
      <w:r>
        <w:rPr>
          <w:rStyle w:val="Refdenotaalpie"/>
        </w:rPr>
        <w:footnoteRef/>
      </w:r>
      <w:r>
        <w:t xml:space="preserve"> </w:t>
      </w:r>
      <w:r>
        <w:fldChar w:fldCharType="begin"/>
      </w:r>
      <w:r w:rsidR="00A85B0B">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048F5">
        <w:rPr>
          <w:szCs w:val="24"/>
        </w:rPr>
        <w:t>«Deep Reinforcement Learning in Action».</w:t>
      </w:r>
      <w:r>
        <w:fldChar w:fldCharType="end"/>
      </w:r>
    </w:p>
  </w:footnote>
  <w:footnote w:id="8">
    <w:p w14:paraId="2FB052D7" w14:textId="40A38135" w:rsidR="00A85B0B" w:rsidRPr="00A85B0B" w:rsidRDefault="00A85B0B">
      <w:pPr>
        <w:pStyle w:val="Textonotapie"/>
      </w:pPr>
      <w:r>
        <w:rPr>
          <w:rStyle w:val="Refdenotaalpie"/>
        </w:rPr>
        <w:footnoteRef/>
      </w:r>
      <w:r>
        <w:t xml:space="preserve"> </w:t>
      </w:r>
      <w:r>
        <w:fldChar w:fldCharType="begin"/>
      </w:r>
      <w: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rPr>
          <w:szCs w:val="24"/>
        </w:rPr>
        <w:t xml:space="preserve">Sutton y Barto, </w:t>
      </w:r>
      <w:r w:rsidRPr="00A85B0B">
        <w:rPr>
          <w:i/>
          <w:iCs/>
          <w:szCs w:val="24"/>
        </w:rPr>
        <w:t>Reinforcement Learning</w:t>
      </w:r>
      <w:r w:rsidRPr="00A85B0B">
        <w:rPr>
          <w:szCs w:val="24"/>
        </w:rPr>
        <w:t>.</w:t>
      </w:r>
      <w:r>
        <w:fldChar w:fldCharType="end"/>
      </w:r>
    </w:p>
  </w:footnote>
  <w:footnote w:id="9">
    <w:p w14:paraId="3DC7308C"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05BBBAC2"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60C40426" w14:textId="3B0E96AB" w:rsidR="00C83885" w:rsidRDefault="00C83885" w:rsidP="00C83885">
      <w:pPr>
        <w:pStyle w:val="Textonotapie"/>
      </w:pPr>
      <w:r>
        <w:rPr>
          <w:rStyle w:val="Refdenotaalpie"/>
        </w:rPr>
        <w:footnoteRef/>
      </w:r>
      <w:r>
        <w:t xml:space="preserve"> </w:t>
      </w:r>
      <w:r>
        <w:fldChar w:fldCharType="begin"/>
      </w:r>
      <w:r w:rsidR="003B0B83">
        <w:instrText xml:space="preserve"> ADDIN ZOTERO_ITEM CSL_CITATION {"citationID":"ZlI4ra7l","properties":{"formattedCitation":"Ravichandiran.","plainCitation":"Ravichandiran.","noteIndex":11},"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3B0B83" w:rsidRPr="003B0B83">
        <w:t>Ravichandiran.</w:t>
      </w:r>
      <w:r>
        <w:fldChar w:fldCharType="end"/>
      </w:r>
    </w:p>
  </w:footnote>
  <w:footnote w:id="12">
    <w:p w14:paraId="069ED0C1" w14:textId="56753AC5" w:rsidR="00E56D3D" w:rsidRDefault="00E56D3D">
      <w:pPr>
        <w:pStyle w:val="Textonotapie"/>
      </w:pPr>
      <w:r>
        <w:rPr>
          <w:rStyle w:val="Refdenotaalpie"/>
        </w:rPr>
        <w:footnoteRef/>
      </w:r>
      <w:r>
        <w:t xml:space="preserve"> </w:t>
      </w:r>
      <w:r>
        <w:fldChar w:fldCharType="begin"/>
      </w:r>
      <w:r w:rsidR="003B0B83">
        <w:instrText xml:space="preserve"> ADDIN ZOTERO_ITEM CSL_CITATION {"citationID":"icySaFNy","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E56D3D">
        <w:t>Ravichandiran.</w:t>
      </w:r>
      <w:r>
        <w:fldChar w:fldCharType="end"/>
      </w:r>
    </w:p>
  </w:footnote>
  <w:footnote w:id="13">
    <w:p w14:paraId="77E37C57" w14:textId="47DC03AA" w:rsidR="006F7489" w:rsidRDefault="006F7489">
      <w:pPr>
        <w:pStyle w:val="Textonotapie"/>
      </w:pPr>
      <w:r>
        <w:rPr>
          <w:rStyle w:val="Refdenotaalpie"/>
        </w:rPr>
        <w:footnoteRef/>
      </w:r>
      <w:r>
        <w:t xml:space="preserve"> </w:t>
      </w:r>
      <w:r>
        <w:fldChar w:fldCharType="begin"/>
      </w:r>
      <w:r>
        <w:instrText xml:space="preserve"> ADDIN ZOTERO_ITEM CSL_CITATION {"citationID":"ABokYSl7","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6F7489">
        <w:t>Ravichandiran.</w:t>
      </w:r>
      <w:r>
        <w:fldChar w:fldCharType="end"/>
      </w:r>
    </w:p>
  </w:footnote>
  <w:footnote w:id="14">
    <w:p w14:paraId="5AFEE3EE" w14:textId="53B33833" w:rsidR="003B0B83" w:rsidRDefault="003B0B83">
      <w:pPr>
        <w:pStyle w:val="Textonotapie"/>
      </w:pPr>
      <w:r>
        <w:rPr>
          <w:rStyle w:val="Refdenotaalpie"/>
        </w:rPr>
        <w:footnoteRef/>
      </w:r>
      <w:r>
        <w:t xml:space="preserve"> </w:t>
      </w:r>
      <w:r>
        <w:fldChar w:fldCharType="begin"/>
      </w:r>
      <w:r>
        <w:instrText xml:space="preserve"> ADDIN ZOTERO_ITEM CSL_CITATION {"citationID":"tuoh2xBW","properties":{"formattedCitation":"Sutton y Barto, {\\i{}Reinforcement Learning}.","plainCitation":"Sutton y Barto, Reinforcement Learning.","noteIndex":14},"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3B0B83">
        <w:rPr>
          <w:szCs w:val="24"/>
        </w:rPr>
        <w:t xml:space="preserve">Sutton y Barto, </w:t>
      </w:r>
      <w:r w:rsidRPr="003B0B83">
        <w:rPr>
          <w:i/>
          <w:iCs/>
          <w:szCs w:val="24"/>
        </w:rPr>
        <w:t>Reinforcement Learning</w:t>
      </w:r>
      <w:r w:rsidRPr="003B0B83">
        <w:rPr>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9497D" w14:textId="0CF02F3E" w:rsidR="00B76BE2" w:rsidRDefault="00B76BE2">
    <w:pPr>
      <w:pStyle w:val="Encabezado"/>
    </w:pPr>
    <w:r>
      <w:rPr>
        <w:noProof/>
      </w:rPr>
      <w:drawing>
        <wp:inline distT="0" distB="0" distL="0" distR="0" wp14:anchorId="30F36170" wp14:editId="0A5F8FDF">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128F1"/>
    <w:rsid w:val="00034F97"/>
    <w:rsid w:val="0003537E"/>
    <w:rsid w:val="00071A85"/>
    <w:rsid w:val="00076CEB"/>
    <w:rsid w:val="000A3AAF"/>
    <w:rsid w:val="000A7FAA"/>
    <w:rsid w:val="000C7C1D"/>
    <w:rsid w:val="000E1E3B"/>
    <w:rsid w:val="000E44CF"/>
    <w:rsid w:val="000F1F0B"/>
    <w:rsid w:val="000F5339"/>
    <w:rsid w:val="0011099A"/>
    <w:rsid w:val="001268B8"/>
    <w:rsid w:val="001410E1"/>
    <w:rsid w:val="001537C6"/>
    <w:rsid w:val="001607D0"/>
    <w:rsid w:val="001A1E4E"/>
    <w:rsid w:val="001B7165"/>
    <w:rsid w:val="001E4542"/>
    <w:rsid w:val="001F00AC"/>
    <w:rsid w:val="001F3A4A"/>
    <w:rsid w:val="00204815"/>
    <w:rsid w:val="0020550A"/>
    <w:rsid w:val="00216E35"/>
    <w:rsid w:val="00227D42"/>
    <w:rsid w:val="00233613"/>
    <w:rsid w:val="002465EC"/>
    <w:rsid w:val="00291313"/>
    <w:rsid w:val="002938BA"/>
    <w:rsid w:val="002B70CC"/>
    <w:rsid w:val="002D19CD"/>
    <w:rsid w:val="002E0973"/>
    <w:rsid w:val="002E38F9"/>
    <w:rsid w:val="00300BDB"/>
    <w:rsid w:val="00305E08"/>
    <w:rsid w:val="00350FF6"/>
    <w:rsid w:val="003A380F"/>
    <w:rsid w:val="003A4662"/>
    <w:rsid w:val="003B0B83"/>
    <w:rsid w:val="003C54D4"/>
    <w:rsid w:val="003E6F79"/>
    <w:rsid w:val="0046638D"/>
    <w:rsid w:val="00474815"/>
    <w:rsid w:val="004A28A8"/>
    <w:rsid w:val="004A5100"/>
    <w:rsid w:val="004B1C16"/>
    <w:rsid w:val="004E57B8"/>
    <w:rsid w:val="004F1010"/>
    <w:rsid w:val="00500B6C"/>
    <w:rsid w:val="00511356"/>
    <w:rsid w:val="00542E8F"/>
    <w:rsid w:val="0056248B"/>
    <w:rsid w:val="00574BAE"/>
    <w:rsid w:val="00583289"/>
    <w:rsid w:val="00594526"/>
    <w:rsid w:val="005A6D85"/>
    <w:rsid w:val="005A7DC3"/>
    <w:rsid w:val="005B5314"/>
    <w:rsid w:val="005C5123"/>
    <w:rsid w:val="005E787A"/>
    <w:rsid w:val="005F69FE"/>
    <w:rsid w:val="006015AA"/>
    <w:rsid w:val="00621F25"/>
    <w:rsid w:val="00632476"/>
    <w:rsid w:val="006508DB"/>
    <w:rsid w:val="00685426"/>
    <w:rsid w:val="00696977"/>
    <w:rsid w:val="006A36B4"/>
    <w:rsid w:val="006E6AD0"/>
    <w:rsid w:val="006F17EE"/>
    <w:rsid w:val="006F586A"/>
    <w:rsid w:val="006F7489"/>
    <w:rsid w:val="00710050"/>
    <w:rsid w:val="00717005"/>
    <w:rsid w:val="00771C3F"/>
    <w:rsid w:val="00785E0F"/>
    <w:rsid w:val="007A18E8"/>
    <w:rsid w:val="007B4E55"/>
    <w:rsid w:val="007C570C"/>
    <w:rsid w:val="007D41DB"/>
    <w:rsid w:val="007D6101"/>
    <w:rsid w:val="007D6C34"/>
    <w:rsid w:val="007E3EC0"/>
    <w:rsid w:val="007E4D18"/>
    <w:rsid w:val="007F0D03"/>
    <w:rsid w:val="007F411B"/>
    <w:rsid w:val="00800524"/>
    <w:rsid w:val="00804DBE"/>
    <w:rsid w:val="00833EF1"/>
    <w:rsid w:val="00867CEA"/>
    <w:rsid w:val="00890350"/>
    <w:rsid w:val="00897991"/>
    <w:rsid w:val="008A0E90"/>
    <w:rsid w:val="008C76F6"/>
    <w:rsid w:val="008D72F1"/>
    <w:rsid w:val="008E1FC3"/>
    <w:rsid w:val="008E428B"/>
    <w:rsid w:val="008F2D71"/>
    <w:rsid w:val="0090382A"/>
    <w:rsid w:val="009048F5"/>
    <w:rsid w:val="0092115C"/>
    <w:rsid w:val="00972D3C"/>
    <w:rsid w:val="009870F4"/>
    <w:rsid w:val="00991DD2"/>
    <w:rsid w:val="009B13F3"/>
    <w:rsid w:val="009E7255"/>
    <w:rsid w:val="009F37EA"/>
    <w:rsid w:val="009F5F52"/>
    <w:rsid w:val="00A02EDB"/>
    <w:rsid w:val="00A164EC"/>
    <w:rsid w:val="00A26C58"/>
    <w:rsid w:val="00A3531A"/>
    <w:rsid w:val="00A41945"/>
    <w:rsid w:val="00A6537B"/>
    <w:rsid w:val="00A85B0B"/>
    <w:rsid w:val="00A94EE4"/>
    <w:rsid w:val="00AB67F6"/>
    <w:rsid w:val="00AC6977"/>
    <w:rsid w:val="00AD4997"/>
    <w:rsid w:val="00AE33B4"/>
    <w:rsid w:val="00AF4179"/>
    <w:rsid w:val="00B01591"/>
    <w:rsid w:val="00B23033"/>
    <w:rsid w:val="00B33200"/>
    <w:rsid w:val="00B5306C"/>
    <w:rsid w:val="00B5762A"/>
    <w:rsid w:val="00B70D10"/>
    <w:rsid w:val="00B70D19"/>
    <w:rsid w:val="00B7253B"/>
    <w:rsid w:val="00B73B47"/>
    <w:rsid w:val="00B75DC7"/>
    <w:rsid w:val="00B76BE2"/>
    <w:rsid w:val="00B76CBB"/>
    <w:rsid w:val="00BA7BA6"/>
    <w:rsid w:val="00BB0B2A"/>
    <w:rsid w:val="00BD4365"/>
    <w:rsid w:val="00BE0392"/>
    <w:rsid w:val="00BF3E93"/>
    <w:rsid w:val="00BF42E4"/>
    <w:rsid w:val="00C10D41"/>
    <w:rsid w:val="00C45019"/>
    <w:rsid w:val="00C83885"/>
    <w:rsid w:val="00CC49A5"/>
    <w:rsid w:val="00CD006F"/>
    <w:rsid w:val="00CD6709"/>
    <w:rsid w:val="00CD7194"/>
    <w:rsid w:val="00D17F85"/>
    <w:rsid w:val="00D70C2C"/>
    <w:rsid w:val="00D712E3"/>
    <w:rsid w:val="00D75818"/>
    <w:rsid w:val="00D95029"/>
    <w:rsid w:val="00DB50FF"/>
    <w:rsid w:val="00E01FFE"/>
    <w:rsid w:val="00E04C03"/>
    <w:rsid w:val="00E06D8E"/>
    <w:rsid w:val="00E1536F"/>
    <w:rsid w:val="00E17FA1"/>
    <w:rsid w:val="00E34B1B"/>
    <w:rsid w:val="00E37CB4"/>
    <w:rsid w:val="00E56D3D"/>
    <w:rsid w:val="00E63544"/>
    <w:rsid w:val="00E664CB"/>
    <w:rsid w:val="00E778AA"/>
    <w:rsid w:val="00E904C9"/>
    <w:rsid w:val="00EC691E"/>
    <w:rsid w:val="00ED38A1"/>
    <w:rsid w:val="00ED5D91"/>
    <w:rsid w:val="00F21038"/>
    <w:rsid w:val="00F24CB0"/>
    <w:rsid w:val="00F26895"/>
    <w:rsid w:val="00F27982"/>
    <w:rsid w:val="00F40AEB"/>
    <w:rsid w:val="00F627D5"/>
    <w:rsid w:val="00F8635B"/>
    <w:rsid w:val="00FA69AB"/>
    <w:rsid w:val="00FD3808"/>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0FD09"/>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hyperlink" Target="https://github.com/kubernetes-client/python" TargetMode="Externa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hyperlink" Target="https://github.com/mlalandag/HPAwDRL" TargetMode="External"/><Relationship Id="rId28"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emf"/><Relationship Id="rId22" Type="http://schemas.openxmlformats.org/officeDocument/2006/relationships/image" Target="media/image12.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TotalTime>
  <Pages>19</Pages>
  <Words>3894</Words>
  <Characters>21417</Characters>
  <Application>Microsoft Office Word</Application>
  <DocSecurity>0</DocSecurity>
  <Lines>178</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247</cp:revision>
  <dcterms:created xsi:type="dcterms:W3CDTF">2021-07-03T09:09:00Z</dcterms:created>
  <dcterms:modified xsi:type="dcterms:W3CDTF">2021-07-16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l3SiAGB"/&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